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650AA7A" w14:textId="77777777" w:rsidR="008444BB" w:rsidRPr="008444BB" w:rsidRDefault="008444BB" w:rsidP="008444BB">
      <w:pPr>
        <w:pStyle w:val="Title"/>
      </w:pPr>
      <w:r w:rsidRPr="008444BB">
        <w:t>MSc Computer Science Thesis: Leonard Goldschmidt</w:t>
      </w:r>
    </w:p>
    <w:p w14:paraId="0FA8EECD" w14:textId="77777777" w:rsidR="008444BB" w:rsidRDefault="008444BB" w:rsidP="008444BB"/>
    <w:p w14:paraId="5EDDF847" w14:textId="77777777" w:rsidR="008444BB" w:rsidRDefault="008444BB" w:rsidP="008444BB">
      <w:pPr>
        <w:pStyle w:val="Title"/>
        <w:jc w:val="center"/>
        <w:rPr>
          <w:i/>
          <w:iCs/>
        </w:rPr>
      </w:pPr>
      <w:r w:rsidRPr="008444BB">
        <w:rPr>
          <w:i/>
          <w:iCs/>
        </w:rPr>
        <w:t>Smart Assistant for Data Collection in Epidemiology</w:t>
      </w:r>
    </w:p>
    <w:p w14:paraId="048A926A" w14:textId="77777777" w:rsidR="008444BB" w:rsidRDefault="008444BB" w:rsidP="008444BB"/>
    <w:p w14:paraId="531F9F15" w14:textId="77777777" w:rsidR="008444BB" w:rsidRDefault="008444BB" w:rsidP="008444BB"/>
    <w:p w14:paraId="7F26D9C4" w14:textId="77777777" w:rsidR="008444BB" w:rsidRDefault="008444BB" w:rsidP="008444BB"/>
    <w:p w14:paraId="107D3F0C" w14:textId="77777777" w:rsidR="008444BB" w:rsidRDefault="008444BB" w:rsidP="008444BB"/>
    <w:p w14:paraId="2FE8792A" w14:textId="77777777" w:rsidR="008444BB" w:rsidRDefault="008444BB" w:rsidP="008444BB"/>
    <w:p w14:paraId="047D16E1" w14:textId="77777777" w:rsidR="008444BB" w:rsidRDefault="008444BB" w:rsidP="008444BB"/>
    <w:p w14:paraId="4DE36850" w14:textId="77777777" w:rsidR="008444BB" w:rsidRDefault="008444BB" w:rsidP="008444BB"/>
    <w:p w14:paraId="2825B635" w14:textId="77777777" w:rsidR="008444BB" w:rsidRDefault="008444BB" w:rsidP="008444BB"/>
    <w:p w14:paraId="49CBCD5F" w14:textId="77777777" w:rsidR="008444BB" w:rsidRDefault="008444BB" w:rsidP="008444BB"/>
    <w:p w14:paraId="2A927F3E" w14:textId="77777777" w:rsidR="008444BB" w:rsidRDefault="008444BB" w:rsidP="008444BB"/>
    <w:p w14:paraId="51283D2C" w14:textId="77777777" w:rsidR="008444BB" w:rsidRDefault="008444BB" w:rsidP="008444BB"/>
    <w:p w14:paraId="0FBF9E0C" w14:textId="77777777" w:rsidR="008444BB" w:rsidRDefault="008444BB" w:rsidP="008444BB"/>
    <w:p w14:paraId="451EFCC3" w14:textId="77777777" w:rsidR="008444BB" w:rsidRDefault="008444BB" w:rsidP="008444BB"/>
    <w:p w14:paraId="50D3ACD7" w14:textId="77777777" w:rsidR="008444BB" w:rsidRDefault="008444BB" w:rsidP="008444BB"/>
    <w:p w14:paraId="639A9270" w14:textId="77777777" w:rsidR="008444BB" w:rsidRDefault="008444BB" w:rsidP="008444BB"/>
    <w:p w14:paraId="3BF0C6D4" w14:textId="77777777" w:rsidR="008444BB" w:rsidRDefault="008444BB" w:rsidP="008444BB"/>
    <w:p w14:paraId="1F087B53" w14:textId="77777777" w:rsidR="008444BB" w:rsidRDefault="008444BB" w:rsidP="008444BB"/>
    <w:p w14:paraId="236FDD7F" w14:textId="77777777" w:rsidR="008444BB" w:rsidRDefault="008444BB" w:rsidP="008444BB"/>
    <w:p w14:paraId="15910969" w14:textId="77777777" w:rsidR="008444BB" w:rsidRDefault="008444BB" w:rsidP="008444BB"/>
    <w:p w14:paraId="7822C46D" w14:textId="77777777" w:rsidR="008444BB" w:rsidRDefault="008444BB" w:rsidP="008444BB"/>
    <w:p w14:paraId="68D68E25" w14:textId="77777777" w:rsidR="008444BB" w:rsidRDefault="008444BB" w:rsidP="008444BB"/>
    <w:p w14:paraId="0A1807B9" w14:textId="77777777" w:rsidR="008444BB" w:rsidRDefault="008444BB" w:rsidP="008444BB"/>
    <w:p w14:paraId="56ECF55C" w14:textId="77777777" w:rsidR="008444BB" w:rsidRDefault="008444BB" w:rsidP="008444BB"/>
    <w:p w14:paraId="5B8DAA41" w14:textId="77777777" w:rsidR="008444BB" w:rsidRDefault="008444BB" w:rsidP="008444BB"/>
    <w:p w14:paraId="64C965AA" w14:textId="77777777" w:rsidR="008444BB" w:rsidRDefault="008444BB" w:rsidP="008444BB"/>
    <w:p w14:paraId="1D4E13BC" w14:textId="77777777" w:rsidR="008444BB" w:rsidRDefault="008444BB" w:rsidP="008444BB"/>
    <w:p w14:paraId="5757D921" w14:textId="77777777" w:rsidR="008444BB" w:rsidRDefault="008444BB" w:rsidP="008444BB"/>
    <w:p w14:paraId="6031ABEA" w14:textId="77777777" w:rsidR="008444BB" w:rsidRDefault="008444BB" w:rsidP="008444BB"/>
    <w:p w14:paraId="6C9D238B" w14:textId="77777777" w:rsidR="008444BB" w:rsidRDefault="008444BB" w:rsidP="008444BB"/>
    <w:p w14:paraId="63698F25" w14:textId="77777777" w:rsidR="008444BB" w:rsidRDefault="008444BB" w:rsidP="008444BB"/>
    <w:p w14:paraId="63A55DD3" w14:textId="77777777" w:rsidR="008444BB" w:rsidRDefault="008444BB" w:rsidP="008444BB"/>
    <w:p w14:paraId="5A0D4A42" w14:textId="77777777" w:rsidR="008444BB" w:rsidRDefault="008444BB" w:rsidP="008444BB"/>
    <w:p w14:paraId="4AE6A150" w14:textId="77777777" w:rsidR="008444BB" w:rsidRDefault="008444BB" w:rsidP="008444BB"/>
    <w:p w14:paraId="0CC76404" w14:textId="77777777" w:rsidR="008444BB" w:rsidRDefault="008444BB" w:rsidP="008444BB"/>
    <w:p w14:paraId="58549AC9" w14:textId="77777777" w:rsidR="008444BB" w:rsidRDefault="008444BB" w:rsidP="008444BB"/>
    <w:p w14:paraId="40C2E6BD" w14:textId="77777777" w:rsidR="008444BB" w:rsidRDefault="008444BB" w:rsidP="008444BB"/>
    <w:p w14:paraId="101AB2B6" w14:textId="77777777" w:rsidR="008444BB" w:rsidRDefault="008444BB" w:rsidP="008444BB"/>
    <w:p w14:paraId="6B469F9F" w14:textId="77777777" w:rsidR="008444BB" w:rsidRDefault="008444BB" w:rsidP="008444BB">
      <w:pPr>
        <w:pStyle w:val="Title"/>
        <w:numPr>
          <w:ilvl w:val="0"/>
          <w:numId w:val="2"/>
        </w:numPr>
      </w:pPr>
      <w:r>
        <w:lastRenderedPageBreak/>
        <w:t>Main Body</w:t>
      </w:r>
    </w:p>
    <w:p w14:paraId="0F6676C0" w14:textId="77777777" w:rsidR="008444BB" w:rsidRDefault="008444BB" w:rsidP="008444BB"/>
    <w:p w14:paraId="68E64B16" w14:textId="77777777" w:rsidR="008444BB" w:rsidRDefault="008444BB" w:rsidP="008444BB">
      <w:pPr>
        <w:pStyle w:val="Heading1"/>
        <w:numPr>
          <w:ilvl w:val="1"/>
          <w:numId w:val="2"/>
        </w:numPr>
      </w:pPr>
      <w:r>
        <w:t>Aims and Objectives</w:t>
      </w:r>
    </w:p>
    <w:p w14:paraId="65DB72B1" w14:textId="77777777" w:rsidR="008444BB" w:rsidRDefault="008444BB" w:rsidP="008444BB"/>
    <w:p w14:paraId="2ECBD920" w14:textId="77777777" w:rsidR="008444BB" w:rsidRDefault="008444BB" w:rsidP="008444BB">
      <w:r>
        <w:t>Meeting the aims and objectives listed below should result in successful completion of this project.</w:t>
      </w:r>
      <w:r w:rsidR="006E7093">
        <w:t xml:space="preserve"> For clarity purposes, the aims are split into high level and low level. High level aims focus on the overall outcome of the study, whereas low level aims focus more on application development.</w:t>
      </w:r>
      <w:r>
        <w:t xml:space="preserve"> The minimum work required is laid out in the key deliverables section. </w:t>
      </w:r>
    </w:p>
    <w:p w14:paraId="5D557EE2" w14:textId="77777777" w:rsidR="008444BB" w:rsidRDefault="008444BB" w:rsidP="008444BB"/>
    <w:p w14:paraId="33F19146" w14:textId="77777777" w:rsidR="008444BB" w:rsidRDefault="006E7093" w:rsidP="008444BB">
      <w:pPr>
        <w:pStyle w:val="ListParagraph"/>
        <w:numPr>
          <w:ilvl w:val="2"/>
          <w:numId w:val="2"/>
        </w:numPr>
      </w:pPr>
      <w:r>
        <w:t xml:space="preserve">High Level </w:t>
      </w:r>
      <w:r w:rsidR="008444BB">
        <w:t>Aims</w:t>
      </w:r>
    </w:p>
    <w:p w14:paraId="555EF6DB" w14:textId="77777777" w:rsidR="008444BB" w:rsidRDefault="008444BB" w:rsidP="008444BB">
      <w:r>
        <w:t>The study is centered around epidemiology as well as utilizing modern technology for the relevant research. Therefore, the</w:t>
      </w:r>
      <w:r w:rsidR="0017257B">
        <w:t xml:space="preserve"> </w:t>
      </w:r>
      <w:r w:rsidR="00906FC6">
        <w:t>high-level</w:t>
      </w:r>
      <w:r>
        <w:t xml:space="preserve"> aims are:</w:t>
      </w:r>
    </w:p>
    <w:p w14:paraId="373113E3" w14:textId="77777777" w:rsidR="008444BB" w:rsidRDefault="008444BB" w:rsidP="008444BB"/>
    <w:p w14:paraId="70D4CD9E" w14:textId="77777777" w:rsidR="008444BB" w:rsidRDefault="008444BB" w:rsidP="008444BB">
      <w:pPr>
        <w:pStyle w:val="ListParagraph"/>
        <w:numPr>
          <w:ilvl w:val="0"/>
          <w:numId w:val="5"/>
        </w:numPr>
      </w:pPr>
      <w:r>
        <w:t xml:space="preserve">To determine if it is possible and how to implement and application that is able to run on an Amazon Alexa and/or Google Home device, as well as understanding the back-end differences for both platforms. </w:t>
      </w:r>
    </w:p>
    <w:p w14:paraId="2EE124A7" w14:textId="77777777" w:rsidR="008444BB" w:rsidRDefault="008444BB" w:rsidP="008444BB">
      <w:pPr>
        <w:pStyle w:val="ListParagraph"/>
        <w:numPr>
          <w:ilvl w:val="0"/>
          <w:numId w:val="5"/>
        </w:numPr>
      </w:pPr>
      <w:r>
        <w:t xml:space="preserve">To build an application, runnable on a smart assistant, that allows a user to food and/or drink data by saying phrases like </w:t>
      </w:r>
      <w:r w:rsidRPr="008444BB">
        <w:rPr>
          <w:i/>
          <w:iCs/>
        </w:rPr>
        <w:t>“For lunch I had an apple and a diet coke.”</w:t>
      </w:r>
    </w:p>
    <w:p w14:paraId="0E47F70F" w14:textId="77777777" w:rsidR="008444BB" w:rsidRDefault="008444BB" w:rsidP="008444BB">
      <w:pPr>
        <w:pStyle w:val="ListParagraph"/>
        <w:numPr>
          <w:ilvl w:val="0"/>
          <w:numId w:val="5"/>
        </w:numPr>
      </w:pPr>
      <w:r>
        <w:t xml:space="preserve">To determine if an application, running on a smart assistant, can provide an alternative food logging technique for epidemiological research. </w:t>
      </w:r>
    </w:p>
    <w:p w14:paraId="79DDAC80" w14:textId="77777777" w:rsidR="0017257B" w:rsidRDefault="0017257B" w:rsidP="0017257B"/>
    <w:p w14:paraId="482F913A" w14:textId="77777777" w:rsidR="0017257B" w:rsidRDefault="0017257B" w:rsidP="0017257B">
      <w:pPr>
        <w:pStyle w:val="ListParagraph"/>
        <w:numPr>
          <w:ilvl w:val="2"/>
          <w:numId w:val="2"/>
        </w:numPr>
      </w:pPr>
      <w:r>
        <w:t>Low Level Aims</w:t>
      </w:r>
    </w:p>
    <w:p w14:paraId="63E3391B" w14:textId="77777777" w:rsidR="0017257B" w:rsidRDefault="0017257B" w:rsidP="0017257B">
      <w:r>
        <w:t>These low-level aims are introduced to give clear guidelines for necessary development milestones for a successful project implementation. The low-level aims are:</w:t>
      </w:r>
    </w:p>
    <w:p w14:paraId="1F12B540" w14:textId="77777777" w:rsidR="0017257B" w:rsidRDefault="0017257B" w:rsidP="0017257B">
      <w:pPr>
        <w:pStyle w:val="ListParagraph"/>
        <w:numPr>
          <w:ilvl w:val="0"/>
          <w:numId w:val="8"/>
        </w:numPr>
      </w:pPr>
      <w:r>
        <w:t>To create a custom skill for a smart assistant that can translate verbal input and interpret food information.</w:t>
      </w:r>
    </w:p>
    <w:p w14:paraId="2BC01611" w14:textId="77777777" w:rsidR="0017257B" w:rsidRDefault="0017257B" w:rsidP="0017257B">
      <w:pPr>
        <w:pStyle w:val="ListParagraph"/>
        <w:numPr>
          <w:ilvl w:val="0"/>
          <w:numId w:val="8"/>
        </w:numPr>
      </w:pPr>
      <w:r>
        <w:t xml:space="preserve">To create a method of storing the food information in a centralized database. </w:t>
      </w:r>
    </w:p>
    <w:p w14:paraId="031B5E66" w14:textId="77777777" w:rsidR="0017257B" w:rsidRDefault="0017257B" w:rsidP="0017257B">
      <w:pPr>
        <w:pStyle w:val="ListParagraph"/>
        <w:numPr>
          <w:ilvl w:val="0"/>
          <w:numId w:val="8"/>
        </w:numPr>
      </w:pPr>
      <w:r>
        <w:t xml:space="preserve">To be able to distribute the skill to multiple users. </w:t>
      </w:r>
    </w:p>
    <w:p w14:paraId="4C0128D3" w14:textId="77777777" w:rsidR="008444BB" w:rsidRDefault="0017257B" w:rsidP="008444BB">
      <w:pPr>
        <w:pStyle w:val="ListParagraph"/>
        <w:numPr>
          <w:ilvl w:val="0"/>
          <w:numId w:val="8"/>
        </w:numPr>
      </w:pPr>
      <w:r>
        <w:t xml:space="preserve">To assess this alternative food dairy method in comparison with traditional methods used in epidemiology. </w:t>
      </w:r>
    </w:p>
    <w:p w14:paraId="63880237" w14:textId="77777777" w:rsidR="006A303E" w:rsidRDefault="006A303E" w:rsidP="006A303E"/>
    <w:p w14:paraId="73C9E779" w14:textId="77777777" w:rsidR="006A303E" w:rsidRDefault="006A303E" w:rsidP="006A303E">
      <w:pPr>
        <w:pStyle w:val="ListParagraph"/>
        <w:numPr>
          <w:ilvl w:val="2"/>
          <w:numId w:val="2"/>
        </w:numPr>
      </w:pPr>
      <w:r>
        <w:t>Objectives</w:t>
      </w:r>
    </w:p>
    <w:p w14:paraId="23C1F196" w14:textId="77777777" w:rsidR="006A303E" w:rsidRPr="006A303E" w:rsidRDefault="006A303E" w:rsidP="006A303E">
      <w:pPr>
        <w:pStyle w:val="NormalWeb"/>
        <w:rPr>
          <w:rFonts w:ascii="Calibri" w:hAnsi="Calibri" w:cs="Calibri"/>
          <w:lang w:val="en-US"/>
        </w:rPr>
      </w:pPr>
      <w:r w:rsidRPr="006A303E">
        <w:rPr>
          <w:rFonts w:ascii="Calibri" w:hAnsi="Calibri" w:cs="Calibri"/>
          <w:lang w:val="en-US"/>
        </w:rPr>
        <w:t xml:space="preserve">The objectives of this study are: </w:t>
      </w:r>
    </w:p>
    <w:p w14:paraId="625DDF3B" w14:textId="77777777" w:rsidR="006A303E" w:rsidRPr="006A303E" w:rsidRDefault="006A303E" w:rsidP="006A303E">
      <w:pPr>
        <w:pStyle w:val="NormalWeb"/>
        <w:numPr>
          <w:ilvl w:val="0"/>
          <w:numId w:val="9"/>
        </w:numPr>
        <w:rPr>
          <w:rFonts w:ascii="Calibri" w:hAnsi="Calibri" w:cs="Calibri"/>
          <w:lang w:val="en-US"/>
        </w:rPr>
      </w:pPr>
      <w:r w:rsidRPr="006A303E">
        <w:rPr>
          <w:rFonts w:ascii="Calibri" w:hAnsi="Calibri" w:cs="Calibri"/>
          <w:lang w:val="en-US"/>
        </w:rPr>
        <w:t xml:space="preserve">To evaluate and compare </w:t>
      </w:r>
      <w:r w:rsidRPr="006A303E">
        <w:rPr>
          <w:rFonts w:ascii="Calibri" w:hAnsi="Calibri" w:cs="Calibri"/>
          <w:i/>
          <w:iCs/>
          <w:lang w:val="en-US"/>
        </w:rPr>
        <w:t xml:space="preserve">Amazon Alexa </w:t>
      </w:r>
      <w:r w:rsidRPr="006A303E">
        <w:rPr>
          <w:rFonts w:ascii="Calibri" w:hAnsi="Calibri" w:cs="Calibri"/>
          <w:lang w:val="en-US"/>
        </w:rPr>
        <w:t xml:space="preserve">and </w:t>
      </w:r>
      <w:r w:rsidRPr="006A303E">
        <w:rPr>
          <w:rFonts w:ascii="Calibri" w:hAnsi="Calibri" w:cs="Calibri"/>
          <w:i/>
          <w:iCs/>
          <w:lang w:val="en-US"/>
        </w:rPr>
        <w:t xml:space="preserve">Google Home </w:t>
      </w:r>
      <w:r w:rsidRPr="006A303E">
        <w:rPr>
          <w:rFonts w:ascii="Calibri" w:hAnsi="Calibri" w:cs="Calibri"/>
          <w:lang w:val="en-US"/>
        </w:rPr>
        <w:t xml:space="preserve">in terms of criteria including capabilities, performance, limitations, and back-end implementation options. </w:t>
      </w:r>
    </w:p>
    <w:p w14:paraId="4649CF2C" w14:textId="77777777" w:rsidR="006A303E" w:rsidRPr="006A303E" w:rsidRDefault="006A303E" w:rsidP="006A303E">
      <w:pPr>
        <w:pStyle w:val="NormalWeb"/>
        <w:numPr>
          <w:ilvl w:val="0"/>
          <w:numId w:val="9"/>
        </w:numPr>
        <w:rPr>
          <w:rFonts w:ascii="Calibri" w:hAnsi="Calibri" w:cs="Calibri"/>
          <w:lang w:val="en-US"/>
        </w:rPr>
      </w:pPr>
      <w:r w:rsidRPr="006A303E">
        <w:rPr>
          <w:rFonts w:ascii="Calibri" w:hAnsi="Calibri" w:cs="Calibri"/>
          <w:lang w:val="en-US"/>
        </w:rPr>
        <w:t xml:space="preserve">To determine how interchangeable back-end systems developed for these two devices are. For example, whether the same back-end system be used for both devices, or some degree of adaptation between them, and how to minimize any needed adaptation through appropriate software design. </w:t>
      </w:r>
    </w:p>
    <w:p w14:paraId="189DA4AD" w14:textId="77777777" w:rsidR="006A303E" w:rsidRDefault="006A303E" w:rsidP="006A303E">
      <w:pPr>
        <w:pStyle w:val="NormalWeb"/>
        <w:numPr>
          <w:ilvl w:val="0"/>
          <w:numId w:val="9"/>
        </w:numPr>
        <w:rPr>
          <w:rFonts w:ascii="Calibri" w:hAnsi="Calibri" w:cs="Calibri"/>
          <w:lang w:val="en-US"/>
        </w:rPr>
      </w:pPr>
      <w:r w:rsidRPr="006A303E">
        <w:rPr>
          <w:rFonts w:ascii="Calibri" w:hAnsi="Calibri" w:cs="Calibri"/>
          <w:lang w:val="en-US"/>
        </w:rPr>
        <w:t>To prototype an implementation of a voice-driven food diary system for collecting food and drink information from participants in research studies. Ideally, the system</w:t>
      </w:r>
      <w:r>
        <w:rPr>
          <w:rFonts w:ascii="Calibri" w:hAnsi="Calibri" w:cs="Calibri"/>
          <w:lang w:val="en-US"/>
        </w:rPr>
        <w:t xml:space="preserve"> </w:t>
      </w:r>
      <w:r w:rsidRPr="006A303E">
        <w:rPr>
          <w:rFonts w:ascii="Calibri" w:hAnsi="Calibri" w:cs="Calibri"/>
          <w:lang w:val="en-US"/>
        </w:rPr>
        <w:lastRenderedPageBreak/>
        <w:t xml:space="preserve">should be designed such that it can be integrated with both </w:t>
      </w:r>
      <w:r w:rsidRPr="006A303E">
        <w:rPr>
          <w:rFonts w:ascii="Calibri" w:hAnsi="Calibri" w:cs="Calibri"/>
          <w:i/>
          <w:iCs/>
          <w:lang w:val="en-US"/>
        </w:rPr>
        <w:t xml:space="preserve">Amazon’s Alexa </w:t>
      </w:r>
      <w:r w:rsidRPr="006A303E">
        <w:rPr>
          <w:rFonts w:ascii="Calibri" w:hAnsi="Calibri" w:cs="Calibri"/>
          <w:lang w:val="en-US"/>
        </w:rPr>
        <w:t xml:space="preserve">and the </w:t>
      </w:r>
      <w:r w:rsidRPr="006A303E">
        <w:rPr>
          <w:rFonts w:ascii="Calibri" w:hAnsi="Calibri" w:cs="Calibri"/>
          <w:i/>
          <w:iCs/>
          <w:lang w:val="en-US"/>
        </w:rPr>
        <w:t>Google Assistant</w:t>
      </w:r>
      <w:r w:rsidRPr="006A303E">
        <w:rPr>
          <w:rFonts w:ascii="Calibri" w:hAnsi="Calibri" w:cs="Calibri"/>
          <w:lang w:val="en-US"/>
        </w:rPr>
        <w:t xml:space="preserve">. If the project demonstrates that this is not feasible then </w:t>
      </w:r>
      <w:r w:rsidRPr="006A303E">
        <w:rPr>
          <w:rFonts w:ascii="Calibri" w:hAnsi="Calibri" w:cs="Calibri"/>
          <w:i/>
          <w:iCs/>
          <w:lang w:val="en-US"/>
        </w:rPr>
        <w:t xml:space="preserve">Alexa </w:t>
      </w:r>
      <w:r w:rsidRPr="006A303E">
        <w:rPr>
          <w:rFonts w:ascii="Calibri" w:hAnsi="Calibri" w:cs="Calibri"/>
          <w:lang w:val="en-US"/>
        </w:rPr>
        <w:t xml:space="preserve">or </w:t>
      </w:r>
      <w:r w:rsidRPr="006A303E">
        <w:rPr>
          <w:rFonts w:ascii="Calibri" w:hAnsi="Calibri" w:cs="Calibri"/>
          <w:i/>
          <w:iCs/>
          <w:lang w:val="en-US"/>
        </w:rPr>
        <w:t xml:space="preserve">Google Assistant </w:t>
      </w:r>
      <w:r w:rsidRPr="006A303E">
        <w:rPr>
          <w:rFonts w:ascii="Calibri" w:hAnsi="Calibri" w:cs="Calibri"/>
          <w:lang w:val="en-US"/>
        </w:rPr>
        <w:t xml:space="preserve">will be chosen, depending on which was deemed more appropriate from evaluation of objective 1. </w:t>
      </w:r>
    </w:p>
    <w:p w14:paraId="72C34494" w14:textId="77777777" w:rsidR="00906FC6" w:rsidRDefault="00906FC6" w:rsidP="00906FC6">
      <w:pPr>
        <w:pStyle w:val="Heading1"/>
        <w:numPr>
          <w:ilvl w:val="1"/>
          <w:numId w:val="2"/>
        </w:numPr>
      </w:pPr>
      <w:r>
        <w:t>Key Deliverables</w:t>
      </w:r>
    </w:p>
    <w:p w14:paraId="482AE9C3" w14:textId="77777777" w:rsidR="00906FC6" w:rsidRDefault="00906FC6" w:rsidP="00906FC6"/>
    <w:p w14:paraId="3156AB64" w14:textId="77777777" w:rsidR="00906FC6" w:rsidRDefault="00906FC6" w:rsidP="00906FC6">
      <w:r>
        <w:t>For successful completion of this study, a set of minimum key deliverables are set as follows:</w:t>
      </w:r>
    </w:p>
    <w:p w14:paraId="64F9F517" w14:textId="77777777" w:rsidR="00906FC6" w:rsidRDefault="00906FC6" w:rsidP="00906FC6"/>
    <w:p w14:paraId="643C646C" w14:textId="77777777" w:rsidR="00906FC6" w:rsidRDefault="00906FC6" w:rsidP="00906FC6">
      <w:pPr>
        <w:pStyle w:val="ListParagraph"/>
        <w:numPr>
          <w:ilvl w:val="0"/>
          <w:numId w:val="10"/>
        </w:numPr>
      </w:pPr>
      <w:r>
        <w:t xml:space="preserve">An investigation of similarities and differences when programming applications on Amazon or Google developer platforms. </w:t>
      </w:r>
    </w:p>
    <w:p w14:paraId="7BE560BE" w14:textId="77777777" w:rsidR="00906FC6" w:rsidRDefault="00906FC6" w:rsidP="00906FC6">
      <w:pPr>
        <w:pStyle w:val="ListParagraph"/>
        <w:numPr>
          <w:ilvl w:val="0"/>
          <w:numId w:val="10"/>
        </w:numPr>
      </w:pPr>
      <w:r>
        <w:t xml:space="preserve">An application running on a smart assistant that enables translating and interpreting speech and storing key food data. </w:t>
      </w:r>
    </w:p>
    <w:p w14:paraId="29BD4D3D" w14:textId="77777777" w:rsidR="00906FC6" w:rsidRDefault="00906FC6" w:rsidP="00906FC6">
      <w:pPr>
        <w:pStyle w:val="ListParagraph"/>
        <w:numPr>
          <w:ilvl w:val="0"/>
          <w:numId w:val="10"/>
        </w:numPr>
      </w:pPr>
      <w:r>
        <w:t xml:space="preserve">A study report with detailed information about the process throughout development of the application. </w:t>
      </w:r>
    </w:p>
    <w:p w14:paraId="5E48EC82" w14:textId="77777777" w:rsidR="00906FC6" w:rsidRDefault="00906FC6" w:rsidP="00906FC6"/>
    <w:p w14:paraId="2EA61EC7" w14:textId="77777777" w:rsidR="003C242F" w:rsidRDefault="003C242F" w:rsidP="003C242F">
      <w:pPr>
        <w:pStyle w:val="Title"/>
        <w:numPr>
          <w:ilvl w:val="0"/>
          <w:numId w:val="2"/>
        </w:numPr>
      </w:pPr>
      <w:r>
        <w:t>Background and Context</w:t>
      </w:r>
    </w:p>
    <w:p w14:paraId="564FA254" w14:textId="77777777" w:rsidR="00047A2C" w:rsidRDefault="003C242F" w:rsidP="003C242F">
      <w:r>
        <w:t>H</w:t>
      </w:r>
      <w:r w:rsidRPr="009A102B">
        <w:t>ealth research is interested in understanding factors that influence people’s food</w:t>
      </w:r>
      <w:r>
        <w:t xml:space="preserve"> </w:t>
      </w:r>
      <w:r w:rsidRPr="009A102B">
        <w:t>intake</w:t>
      </w:r>
      <w:r>
        <w:t xml:space="preserve"> </w:t>
      </w:r>
      <w:r w:rsidRPr="009A102B">
        <w:t xml:space="preserve">and how different diets affect health. Collecting reliable and accurate dietary </w:t>
      </w:r>
      <w:r>
        <w:t>information</w:t>
      </w:r>
      <w:r w:rsidRPr="009A102B">
        <w:t xml:space="preserve"> </w:t>
      </w:r>
      <w:r>
        <w:t>is a difficult</w:t>
      </w:r>
      <w:r w:rsidRPr="009A102B">
        <w:t xml:space="preserve"> </w:t>
      </w:r>
      <w:r>
        <w:t>process</w:t>
      </w:r>
      <w:r w:rsidRPr="009A102B">
        <w:t xml:space="preserve"> in this area and </w:t>
      </w:r>
      <w:r>
        <w:t>can result</w:t>
      </w:r>
      <w:r w:rsidRPr="009A102B">
        <w:t xml:space="preserve"> in inconsistent and poorly evidenced </w:t>
      </w:r>
      <w:r>
        <w:t>data for epidemiological research</w:t>
      </w:r>
      <w:r w:rsidRPr="009A102B">
        <w:t>.</w:t>
      </w:r>
    </w:p>
    <w:p w14:paraId="2B094957" w14:textId="77777777" w:rsidR="00047A2C" w:rsidRDefault="00047A2C" w:rsidP="003C242F"/>
    <w:p w14:paraId="6347BE8C" w14:textId="77777777" w:rsidR="00047A2C" w:rsidRDefault="003C242F" w:rsidP="003C242F">
      <w:r>
        <w:t xml:space="preserve"> </w:t>
      </w:r>
      <w:r w:rsidRPr="003C242F">
        <w:rPr>
          <w:rFonts w:ascii="Calibri" w:hAnsi="Calibri" w:cs="Calibri"/>
          <w:i/>
        </w:rPr>
        <w:t>“</w:t>
      </w:r>
      <w:r w:rsidRPr="003C242F">
        <w:rPr>
          <w:rFonts w:ascii="Calibri" w:hAnsi="Calibri" w:cs="Calibri"/>
          <w:i/>
          <w:color w:val="000000"/>
          <w:shd w:val="clear" w:color="auto" w:fill="FFFFFF"/>
        </w:rPr>
        <w:t>By definition, epidemiology is the study (scientific, systematic,</w:t>
      </w:r>
      <w:r>
        <w:rPr>
          <w:rFonts w:ascii="Calibri" w:hAnsi="Calibri" w:cs="Calibri"/>
          <w:i/>
          <w:color w:val="000000"/>
          <w:shd w:val="clear" w:color="auto" w:fill="FFFFFF"/>
        </w:rPr>
        <w:t xml:space="preserve"> </w:t>
      </w:r>
      <w:r w:rsidRPr="003C242F">
        <w:rPr>
          <w:rFonts w:ascii="Calibri" w:hAnsi="Calibri" w:cs="Calibri"/>
          <w:i/>
          <w:color w:val="000000"/>
          <w:shd w:val="clear" w:color="auto" w:fill="FFFFFF"/>
        </w:rPr>
        <w:t>and data-driven) of the distribution (frequency, pattern) and determinants (causes, risk</w:t>
      </w:r>
      <w:r>
        <w:rPr>
          <w:rFonts w:ascii="Calibri" w:hAnsi="Calibri" w:cs="Calibri"/>
          <w:i/>
          <w:color w:val="000000"/>
          <w:shd w:val="clear" w:color="auto" w:fill="FFFFFF"/>
        </w:rPr>
        <w:t xml:space="preserve"> </w:t>
      </w:r>
      <w:r w:rsidRPr="003C242F">
        <w:rPr>
          <w:rFonts w:ascii="Calibri" w:hAnsi="Calibri" w:cs="Calibri"/>
          <w:i/>
          <w:color w:val="000000"/>
          <w:shd w:val="clear" w:color="auto" w:fill="FFFFFF"/>
        </w:rPr>
        <w:t>factors) of health-related states and events (not just diseases) in specified populations</w:t>
      </w:r>
      <w:r>
        <w:rPr>
          <w:rFonts w:ascii="Calibri" w:hAnsi="Calibri" w:cs="Calibri"/>
          <w:i/>
          <w:color w:val="000000"/>
          <w:shd w:val="clear" w:color="auto" w:fill="FFFFFF"/>
        </w:rPr>
        <w:t xml:space="preserve"> </w:t>
      </w:r>
      <w:r w:rsidRPr="003C242F">
        <w:rPr>
          <w:rFonts w:ascii="Calibri" w:hAnsi="Calibri" w:cs="Calibri"/>
          <w:i/>
          <w:color w:val="000000"/>
          <w:shd w:val="clear" w:color="auto" w:fill="FFFFFF"/>
        </w:rPr>
        <w:t>(neighborhood, school, city, state, country, global).</w:t>
      </w:r>
      <w:r w:rsidRPr="003C242F">
        <w:rPr>
          <w:rFonts w:ascii="Calibri" w:hAnsi="Calibri" w:cs="Calibri"/>
          <w:i/>
        </w:rPr>
        <w:t>”</w:t>
      </w:r>
      <w:r w:rsidR="00B96B00">
        <w:rPr>
          <w:rStyle w:val="EndnoteReference"/>
          <w:rFonts w:ascii="Calibri" w:hAnsi="Calibri" w:cs="Calibri"/>
          <w:i/>
        </w:rPr>
        <w:endnoteReference w:id="1"/>
      </w:r>
      <w:r w:rsidRPr="009A102B">
        <w:t xml:space="preserve"> </w:t>
      </w:r>
    </w:p>
    <w:p w14:paraId="2AE25B6A" w14:textId="77777777" w:rsidR="00047A2C" w:rsidRDefault="00047A2C" w:rsidP="003C242F"/>
    <w:p w14:paraId="35F7932F" w14:textId="5265EA82" w:rsidR="003C242F" w:rsidRDefault="003C242F" w:rsidP="003C242F">
      <w:r w:rsidRPr="009A102B">
        <w:t>History provides multiple studies that</w:t>
      </w:r>
      <w:r>
        <w:t xml:space="preserve"> </w:t>
      </w:r>
      <w:r w:rsidRPr="009A102B">
        <w:t>show diseases that appeared as result of a certain diet. Most commonly, the affected had</w:t>
      </w:r>
      <w:r>
        <w:t xml:space="preserve"> </w:t>
      </w:r>
      <w:r w:rsidRPr="009A102B">
        <w:t>certain deficiencies in their diet. Traditional methods of identifying diseases</w:t>
      </w:r>
      <w:r>
        <w:t xml:space="preserve"> caused by specific diets </w:t>
      </w:r>
      <w:r w:rsidRPr="009A102B">
        <w:t>involve asking participants to complete food frequency questionnaires either</w:t>
      </w:r>
      <w:r>
        <w:t xml:space="preserve"> </w:t>
      </w:r>
      <w:r w:rsidRPr="009A102B">
        <w:t>on pen and paper, mobile or web applications. Methods like these require significant time</w:t>
      </w:r>
      <w:r>
        <w:t xml:space="preserve"> </w:t>
      </w:r>
      <w:r w:rsidRPr="009A102B">
        <w:t xml:space="preserve">and effort, </w:t>
      </w:r>
      <w:r>
        <w:t xml:space="preserve">possibly </w:t>
      </w:r>
      <w:r w:rsidRPr="009A102B">
        <w:t xml:space="preserve">resulting in either inconsistent or </w:t>
      </w:r>
      <w:r>
        <w:t>inaccurate</w:t>
      </w:r>
      <w:r w:rsidRPr="009A102B">
        <w:t xml:space="preserve"> data.</w:t>
      </w:r>
      <w:r>
        <w:t xml:space="preserve"> Reason being, that participants may enter wrong information, miss to log meals, or lack effort due to the tedious and time-consuming logging process. </w:t>
      </w:r>
      <w:r w:rsidRPr="009A102B">
        <w:t>Therefore, an alternative method of collecting</w:t>
      </w:r>
      <w:r>
        <w:t xml:space="preserve"> </w:t>
      </w:r>
      <w:r w:rsidRPr="009A102B">
        <w:t>food data should be assessed. It may be possible to utilize arising technologies such as voice</w:t>
      </w:r>
      <w:r>
        <w:t xml:space="preserve"> </w:t>
      </w:r>
      <w:r w:rsidRPr="009A102B">
        <w:t>assistants to build an application that enable</w:t>
      </w:r>
      <w:r>
        <w:t>s</w:t>
      </w:r>
      <w:r w:rsidRPr="009A102B">
        <w:t xml:space="preserve"> tracking food intake by simply speaking to </w:t>
      </w:r>
      <w:r>
        <w:t>a smart speaker</w:t>
      </w:r>
      <w:r w:rsidRPr="009A102B">
        <w:t>. This process may come more natural to participants</w:t>
      </w:r>
      <w:r>
        <w:t>, thus,</w:t>
      </w:r>
      <w:r w:rsidRPr="009A102B">
        <w:t xml:space="preserve"> potentially being</w:t>
      </w:r>
      <w:r>
        <w:t xml:space="preserve"> quicker</w:t>
      </w:r>
      <w:r w:rsidRPr="009A102B">
        <w:t xml:space="preserve"> than traditional methods.</w:t>
      </w:r>
      <w:r w:rsidR="00632357">
        <w:t xml:space="preserve"> This section will describe cases of traditional epidemiological research and how effective the given nutrition logging techniques were. </w:t>
      </w:r>
    </w:p>
    <w:p w14:paraId="51BD5000" w14:textId="66B2E32B" w:rsidR="00433F8B" w:rsidRDefault="00433F8B" w:rsidP="003C242F"/>
    <w:p w14:paraId="77C1DA49" w14:textId="5E862144" w:rsidR="00433F8B" w:rsidRDefault="00433F8B" w:rsidP="003C242F">
      <w:r w:rsidRPr="004E0722">
        <w:t>A study carried out by James Lind in 1753</w:t>
      </w:r>
      <w:r>
        <w:rPr>
          <w:rStyle w:val="EndnoteReference"/>
        </w:rPr>
        <w:endnoteReference w:id="2"/>
      </w:r>
      <w:r w:rsidRPr="004E0722">
        <w:t xml:space="preserve"> showed that lemons and oranges had positive effects on the illness. Ultimately</w:t>
      </w:r>
      <w:r>
        <w:t>,</w:t>
      </w:r>
      <w:r w:rsidRPr="004E0722">
        <w:t xml:space="preserve"> scurvy was found to be a vitamin C deficiency. In the late nineteenth century the illness </w:t>
      </w:r>
      <w:r>
        <w:rPr>
          <w:i/>
        </w:rPr>
        <w:t>B</w:t>
      </w:r>
      <w:r w:rsidRPr="005B3C6A">
        <w:rPr>
          <w:i/>
        </w:rPr>
        <w:t>eriberi</w:t>
      </w:r>
      <w:r w:rsidRPr="004E0722">
        <w:t xml:space="preserve">, most commonly found with infants, occurred with a group of sailors, whose diet largely consisted of polished rice. Scientist </w:t>
      </w:r>
      <w:r w:rsidRPr="005B3C6A">
        <w:rPr>
          <w:i/>
        </w:rPr>
        <w:t>Takaki</w:t>
      </w:r>
      <w:r w:rsidRPr="004E0722">
        <w:t xml:space="preserve"> </w:t>
      </w:r>
      <w:r>
        <w:t>found</w:t>
      </w:r>
      <w:r w:rsidRPr="004E0722">
        <w:t xml:space="preserve"> that </w:t>
      </w:r>
      <w:r w:rsidRPr="004E0722">
        <w:lastRenderedPageBreak/>
        <w:t>the disease was eliminated by adding milk and vegetables to their diet</w:t>
      </w:r>
      <w:r w:rsidR="00FE6501">
        <w:t>.</w:t>
      </w:r>
      <w:r w:rsidRPr="004E0722">
        <w:t xml:space="preserve"> The cause was later tracked back to</w:t>
      </w:r>
      <w:r>
        <w:t xml:space="preserve"> a lack of</w:t>
      </w:r>
      <w:r w:rsidRPr="004E0722">
        <w:t xml:space="preserve"> thiamine</w:t>
      </w:r>
      <w:r>
        <w:t>, which is a vitamin found in milk and vegetables</w:t>
      </w:r>
      <w:r w:rsidRPr="004E0722">
        <w:t xml:space="preserve">. In 1987, a study showed that the common occurrence of </w:t>
      </w:r>
      <w:proofErr w:type="spellStart"/>
      <w:r w:rsidRPr="00B44FA7">
        <w:rPr>
          <w:i/>
        </w:rPr>
        <w:t>Kesahn</w:t>
      </w:r>
      <w:proofErr w:type="spellEnd"/>
      <w:r w:rsidRPr="004E0722">
        <w:t xml:space="preserve"> disease in central China, was caused by a selenium deficiency</w:t>
      </w:r>
      <w:r w:rsidR="00FE6501">
        <w:t>.</w:t>
      </w:r>
      <w:r w:rsidRPr="004E0722">
        <w:t xml:space="preserve"> It becomes apparent that nutritional epidemiology relates commonly to deficiency type diseases. These diseases usually take months of starting a deficient diet to become apparent and may be cured quickly by increasing the deficient </w:t>
      </w:r>
      <w:r>
        <w:t xml:space="preserve">vitamin </w:t>
      </w:r>
      <w:r w:rsidRPr="004E0722">
        <w:t xml:space="preserve">amount. It may therefore be ideal if the nutritional reason for a deficiency within a large group </w:t>
      </w:r>
      <w:r>
        <w:t>can easily be</w:t>
      </w:r>
      <w:r w:rsidRPr="004E0722">
        <w:t xml:space="preserve"> identify. Thus, an easy and centralized way of tracking nutrition for a large group is needed</w:t>
      </w:r>
      <w:r>
        <w:t xml:space="preserve">. In many epidemiological studies, existing data is used. However, these studies often incorporate a small group of subjects. For accurate results, the field data needs to be clean, valid, reliable and should not take long to gather. Traditionally, collection of this type of data involves questionnaires that are handed to the subjects and filled in manually over a period of time. </w:t>
      </w:r>
    </w:p>
    <w:p w14:paraId="5AB70837" w14:textId="3AC31001" w:rsidR="0073084E" w:rsidRDefault="0073084E" w:rsidP="003C242F"/>
    <w:p w14:paraId="6E8EF1E0" w14:textId="302F0FB8" w:rsidR="005F4E40" w:rsidRDefault="0073084E" w:rsidP="005B7ECF">
      <w:pPr>
        <w:rPr>
          <w:color w:val="000000" w:themeColor="text1"/>
          <w:shd w:val="clear" w:color="auto" w:fill="FFFFFF"/>
        </w:rPr>
      </w:pPr>
      <w:bookmarkStart w:id="0" w:name="_Ref7790845"/>
      <w:r w:rsidRPr="0073084E">
        <w:rPr>
          <w:i/>
        </w:rPr>
        <w:t>“The second generation of the Avon Longitudinal Study of Parent and Children</w:t>
      </w:r>
      <w:bookmarkEnd w:id="0"/>
      <w:r w:rsidR="00176E40">
        <w:rPr>
          <w:i/>
        </w:rPr>
        <w:t>”</w:t>
      </w:r>
      <w:r w:rsidR="00176E40">
        <w:rPr>
          <w:rStyle w:val="EndnoteReference"/>
          <w:i/>
        </w:rPr>
        <w:endnoteReference w:id="3"/>
      </w:r>
      <w:r>
        <w:rPr>
          <w:rStyle w:val="EndnoteReference"/>
        </w:rPr>
        <w:t xml:space="preserve"> </w:t>
      </w:r>
      <w:r>
        <w:t xml:space="preserve">involves </w:t>
      </w:r>
      <w:r w:rsidRPr="005B7ECF">
        <w:rPr>
          <w:color w:val="000000" w:themeColor="text1"/>
        </w:rPr>
        <w:t xml:space="preserve">logging and </w:t>
      </w:r>
      <w:r w:rsidRPr="005B7ECF">
        <w:rPr>
          <w:rFonts w:ascii="Calibri" w:hAnsi="Calibri" w:cs="Calibri"/>
          <w:color w:val="000000" w:themeColor="text1"/>
        </w:rPr>
        <w:t xml:space="preserve">tracking </w:t>
      </w:r>
      <w:r w:rsidRPr="005B7ECF">
        <w:rPr>
          <w:rFonts w:ascii="Calibri" w:hAnsi="Calibri" w:cs="Calibri"/>
          <w:color w:val="000000" w:themeColor="text1"/>
          <w:shd w:val="clear" w:color="auto" w:fill="FFFFFF"/>
        </w:rPr>
        <w:t>behavioral data, including nutrition, of over 14,000 participants since their birth in 1992.</w:t>
      </w:r>
      <w:r w:rsidR="005B7ECF" w:rsidRPr="005B7ECF">
        <w:rPr>
          <w:rFonts w:ascii="Calibri" w:hAnsi="Calibri" w:cs="Calibri"/>
          <w:color w:val="000000" w:themeColor="text1"/>
          <w:shd w:val="clear" w:color="auto" w:fill="FFFFFF"/>
        </w:rPr>
        <w:t xml:space="preserve"> Having such a large group of participants and collecting a wide-range of social, lifestyle, clinical, anthropometric and biological data on all family members repeatedly, requires reliable collection method</w:t>
      </w:r>
      <w:r w:rsidR="005B7ECF">
        <w:rPr>
          <w:rFonts w:ascii="Calibri" w:hAnsi="Calibri" w:cs="Calibri"/>
          <w:color w:val="000000" w:themeColor="text1"/>
          <w:shd w:val="clear" w:color="auto" w:fill="FFFFFF"/>
        </w:rPr>
        <w:t>s</w:t>
      </w:r>
      <w:r w:rsidR="005B7ECF" w:rsidRPr="005B7ECF">
        <w:rPr>
          <w:rFonts w:ascii="Calibri" w:hAnsi="Calibri" w:cs="Calibri"/>
          <w:color w:val="000000" w:themeColor="text1"/>
          <w:shd w:val="clear" w:color="auto" w:fill="FFFFFF"/>
        </w:rPr>
        <w:t>.</w:t>
      </w:r>
      <w:r w:rsidR="005B7ECF">
        <w:rPr>
          <w:rFonts w:ascii="Calibri" w:hAnsi="Calibri" w:cs="Calibri"/>
          <w:color w:val="000000" w:themeColor="text1"/>
          <w:shd w:val="clear" w:color="auto" w:fill="FFFFFF"/>
        </w:rPr>
        <w:t xml:space="preserve"> As this study involves so many different areas of data, separate methods of collection can be investigated. Epidemiological studies have shown that nutrition can affect health majorly and thus provides an important section of the Avon Longitudinal study. </w:t>
      </w:r>
      <w:r w:rsidRPr="005B7ECF">
        <w:rPr>
          <w:rFonts w:ascii="Calibri" w:hAnsi="Calibri" w:cs="Calibri"/>
          <w:color w:val="000000" w:themeColor="text1"/>
          <w:shd w:val="clear" w:color="auto" w:fill="FFFFFF"/>
        </w:rPr>
        <w:t>The research was set up to provide a unique multi-generational cohort and represents</w:t>
      </w:r>
      <w:r w:rsidRPr="005B7ECF">
        <w:rPr>
          <w:color w:val="000000" w:themeColor="text1"/>
          <w:shd w:val="clear" w:color="auto" w:fill="FFFFFF"/>
        </w:rPr>
        <w:t xml:space="preserve"> the potential scale that is sometimes needed for epidemiological studies.</w:t>
      </w:r>
      <w:r w:rsidR="00176E40" w:rsidRPr="005B7ECF">
        <w:rPr>
          <w:color w:val="000000" w:themeColor="text1"/>
          <w:shd w:val="clear" w:color="auto" w:fill="FFFFFF"/>
        </w:rPr>
        <w:t xml:space="preserve"> The study has been ongoing for over 26 years and is now a study </w:t>
      </w:r>
      <w:r w:rsidR="003A207A" w:rsidRPr="005B7ECF">
        <w:rPr>
          <w:color w:val="000000" w:themeColor="text1"/>
          <w:shd w:val="clear" w:color="auto" w:fill="FFFFFF"/>
        </w:rPr>
        <w:t>ranging over three generations</w:t>
      </w:r>
      <w:r w:rsidR="003A207A">
        <w:rPr>
          <w:color w:val="000000" w:themeColor="text1"/>
          <w:shd w:val="clear" w:color="auto" w:fill="FFFFFF"/>
        </w:rPr>
        <w:t xml:space="preserve">. </w:t>
      </w:r>
    </w:p>
    <w:p w14:paraId="0990DE75" w14:textId="15B2F6F6" w:rsidR="005F4E40" w:rsidRDefault="005F4E40" w:rsidP="005B7ECF">
      <w:pPr>
        <w:rPr>
          <w:color w:val="000000" w:themeColor="text1"/>
          <w:shd w:val="clear" w:color="auto" w:fill="FFFFFF"/>
        </w:rPr>
      </w:pPr>
    </w:p>
    <w:p w14:paraId="5837EBFE" w14:textId="2B87B4DD" w:rsidR="005F4E40" w:rsidRDefault="005F4E40" w:rsidP="005F4E40">
      <w:pPr>
        <w:pStyle w:val="Title"/>
        <w:numPr>
          <w:ilvl w:val="0"/>
          <w:numId w:val="2"/>
        </w:numPr>
      </w:pPr>
      <w:r>
        <w:t>Development</w:t>
      </w:r>
    </w:p>
    <w:p w14:paraId="6FAC6CEF" w14:textId="32A226F9" w:rsidR="005F4E40" w:rsidRDefault="005F4E40" w:rsidP="005F4E40">
      <w:pPr>
        <w:pStyle w:val="Heading1"/>
        <w:numPr>
          <w:ilvl w:val="1"/>
          <w:numId w:val="2"/>
        </w:numPr>
      </w:pPr>
      <w:r>
        <w:t>Introduction</w:t>
      </w:r>
    </w:p>
    <w:p w14:paraId="11BDED6F" w14:textId="3E4A8009" w:rsidR="005F4E40" w:rsidRDefault="005F4E40" w:rsidP="005F4E40"/>
    <w:p w14:paraId="2ED5E8C8" w14:textId="7E91652A" w:rsidR="009162DF" w:rsidRDefault="005F4E40" w:rsidP="005F4E40">
      <w:r>
        <w:t xml:space="preserve">In order to successfully create an application that is runnable on a smart assistant device, that can be distributable to many users, as well as collecting and story data in a centralized database, several components </w:t>
      </w:r>
      <w:r w:rsidR="00F4081B">
        <w:t>were</w:t>
      </w:r>
      <w:r>
        <w:t xml:space="preserve"> necessary. </w:t>
      </w:r>
      <w:r w:rsidR="00F4081B">
        <w:t>The diagram below</w:t>
      </w:r>
      <w:r w:rsidR="009162DF">
        <w:t xml:space="preserve"> (</w:t>
      </w:r>
      <w:r w:rsidR="00835D91">
        <w:fldChar w:fldCharType="begin"/>
      </w:r>
      <w:r w:rsidR="00835D91">
        <w:instrText xml:space="preserve"> REF _Ref15906460 \h </w:instrText>
      </w:r>
      <w:r w:rsidR="00835D91">
        <w:fldChar w:fldCharType="separate"/>
      </w:r>
      <w:r w:rsidR="00835D91">
        <w:t xml:space="preserve">Figure </w:t>
      </w:r>
      <w:r w:rsidR="00835D91">
        <w:rPr>
          <w:noProof/>
        </w:rPr>
        <w:t>1</w:t>
      </w:r>
      <w:r w:rsidR="00835D91">
        <w:t>: Full Stack Application</w:t>
      </w:r>
      <w:r w:rsidR="00835D91">
        <w:fldChar w:fldCharType="end"/>
      </w:r>
      <w:r w:rsidR="00835D91">
        <w:t xml:space="preserve">) </w:t>
      </w:r>
      <w:r w:rsidR="00F4081B">
        <w:t>provides an overview of the stack used to implement the system</w:t>
      </w:r>
      <w:r w:rsidR="009162DF">
        <w:t xml:space="preserve">. The application stack consists of several different parts and to understand it fully, one first has to define the individual components (from right to left): </w:t>
      </w:r>
    </w:p>
    <w:p w14:paraId="5982E88E" w14:textId="49118DBC" w:rsidR="009162DF" w:rsidRPr="00A329C9" w:rsidRDefault="009162DF" w:rsidP="009162DF">
      <w:pPr>
        <w:pStyle w:val="ListParagraph"/>
        <w:numPr>
          <w:ilvl w:val="0"/>
          <w:numId w:val="12"/>
        </w:numPr>
        <w:rPr>
          <w:b/>
          <w:bCs/>
        </w:rPr>
      </w:pPr>
      <w:r>
        <w:t xml:space="preserve"> </w:t>
      </w:r>
      <w:r w:rsidRPr="00A329C9">
        <w:rPr>
          <w:b/>
          <w:bCs/>
        </w:rPr>
        <w:t>User</w:t>
      </w:r>
    </w:p>
    <w:p w14:paraId="41772F8D" w14:textId="0EC7E82D" w:rsidR="009162DF" w:rsidRDefault="009162DF" w:rsidP="009162DF">
      <w:pPr>
        <w:pStyle w:val="ListParagraph"/>
        <w:numPr>
          <w:ilvl w:val="1"/>
          <w:numId w:val="12"/>
        </w:numPr>
      </w:pPr>
      <w:r>
        <w:t xml:space="preserve">The users only responsibility is to speak to the smart assistant and tell it to log certain food and/or drinks items. </w:t>
      </w:r>
    </w:p>
    <w:p w14:paraId="2622C630" w14:textId="5238B005" w:rsidR="009162DF" w:rsidRPr="00A329C9" w:rsidRDefault="009162DF" w:rsidP="009162DF">
      <w:pPr>
        <w:pStyle w:val="ListParagraph"/>
        <w:numPr>
          <w:ilvl w:val="0"/>
          <w:numId w:val="12"/>
        </w:numPr>
        <w:rPr>
          <w:b/>
          <w:bCs/>
        </w:rPr>
      </w:pPr>
      <w:r w:rsidRPr="00A329C9">
        <w:rPr>
          <w:b/>
          <w:bCs/>
        </w:rPr>
        <w:t>Smart Assistant</w:t>
      </w:r>
    </w:p>
    <w:p w14:paraId="63C581C9" w14:textId="270F5EE9" w:rsidR="009162DF" w:rsidRDefault="009162DF" w:rsidP="009162DF">
      <w:pPr>
        <w:pStyle w:val="ListParagraph"/>
        <w:numPr>
          <w:ilvl w:val="1"/>
          <w:numId w:val="12"/>
        </w:numPr>
      </w:pPr>
      <w:r>
        <w:t xml:space="preserve">The smart assistant (Echo Dot for this study), running a custom Alexa Skill, waits for the correct invocation phrase and then interprets the </w:t>
      </w:r>
      <w:r w:rsidR="009D2DF6">
        <w:t>users’</w:t>
      </w:r>
      <w:r>
        <w:t xml:space="preserve"> phrase. </w:t>
      </w:r>
    </w:p>
    <w:p w14:paraId="5D7491DA" w14:textId="0C204901" w:rsidR="009162DF" w:rsidRDefault="009162DF" w:rsidP="00E847B9">
      <w:pPr>
        <w:pStyle w:val="ListParagraph"/>
        <w:numPr>
          <w:ilvl w:val="1"/>
          <w:numId w:val="12"/>
        </w:numPr>
      </w:pPr>
      <w:r>
        <w:t xml:space="preserve">The custom Alexa Skill </w:t>
      </w:r>
      <w:r w:rsidR="00564064">
        <w:t>populates custom dietary</w:t>
      </w:r>
      <w:r>
        <w:t xml:space="preserve"> slots</w:t>
      </w:r>
      <w:r w:rsidR="00564064">
        <w:t>. The skill was trained using sample phrases, so that it populates the slots with the right information</w:t>
      </w:r>
      <w:r w:rsidR="002C6B3D">
        <w:t xml:space="preserve"> and prepares a JSON object.</w:t>
      </w:r>
    </w:p>
    <w:p w14:paraId="3AA7E9A9" w14:textId="787B591D" w:rsidR="002C6B3D" w:rsidRPr="00A329C9" w:rsidRDefault="002C6B3D" w:rsidP="002C6B3D">
      <w:pPr>
        <w:pStyle w:val="ListParagraph"/>
        <w:numPr>
          <w:ilvl w:val="0"/>
          <w:numId w:val="12"/>
        </w:numPr>
        <w:rPr>
          <w:b/>
          <w:bCs/>
        </w:rPr>
      </w:pPr>
      <w:r w:rsidRPr="00A329C9">
        <w:rPr>
          <w:b/>
          <w:bCs/>
        </w:rPr>
        <w:t>Web Connectivity</w:t>
      </w:r>
    </w:p>
    <w:p w14:paraId="2F16B2AF" w14:textId="0B515AB0" w:rsidR="002C6B3D" w:rsidRDefault="002C6B3D" w:rsidP="002C6B3D">
      <w:pPr>
        <w:pStyle w:val="ListParagraph"/>
        <w:numPr>
          <w:ilvl w:val="1"/>
          <w:numId w:val="12"/>
        </w:numPr>
      </w:pPr>
      <w:r>
        <w:lastRenderedPageBreak/>
        <w:t>The smart assistant sends the JSON Object to a configured endpoint. Jojo.epi.bris.ac.uk:9449</w:t>
      </w:r>
    </w:p>
    <w:p w14:paraId="4B10C078" w14:textId="0431802E" w:rsidR="002C6B3D" w:rsidRPr="00A329C9" w:rsidRDefault="002C6B3D" w:rsidP="002C6B3D">
      <w:pPr>
        <w:pStyle w:val="ListParagraph"/>
        <w:numPr>
          <w:ilvl w:val="0"/>
          <w:numId w:val="12"/>
        </w:numPr>
        <w:rPr>
          <w:b/>
          <w:bCs/>
        </w:rPr>
      </w:pPr>
      <w:r w:rsidRPr="00A329C9">
        <w:rPr>
          <w:b/>
          <w:bCs/>
        </w:rPr>
        <w:t>Server</w:t>
      </w:r>
    </w:p>
    <w:p w14:paraId="7A0F1D94" w14:textId="251C8B21" w:rsidR="002C6B3D" w:rsidRDefault="002C6B3D" w:rsidP="002C6B3D">
      <w:pPr>
        <w:pStyle w:val="ListParagraph"/>
        <w:numPr>
          <w:ilvl w:val="1"/>
          <w:numId w:val="12"/>
        </w:numPr>
      </w:pPr>
      <w:r>
        <w:t>The endpoint is configured to speak to the server jojo.epi.birs.ac.uk, which is located at the University of Bristol. This server contains the backend logic, including the database connectivity.</w:t>
      </w:r>
    </w:p>
    <w:p w14:paraId="40BCE07C" w14:textId="77777777" w:rsidR="00B05E8E" w:rsidRPr="00A329C9" w:rsidRDefault="00B05E8E" w:rsidP="00B05E8E">
      <w:pPr>
        <w:pStyle w:val="ListParagraph"/>
        <w:numPr>
          <w:ilvl w:val="0"/>
          <w:numId w:val="12"/>
        </w:numPr>
        <w:rPr>
          <w:b/>
          <w:bCs/>
        </w:rPr>
      </w:pPr>
      <w:r w:rsidRPr="00A329C9">
        <w:rPr>
          <w:b/>
          <w:bCs/>
        </w:rPr>
        <w:t>Docker</w:t>
      </w:r>
    </w:p>
    <w:p w14:paraId="4CCD312D" w14:textId="29767A14" w:rsidR="00B05E8E" w:rsidRPr="00D06A13" w:rsidRDefault="00D06A13" w:rsidP="00B05E8E">
      <w:pPr>
        <w:pStyle w:val="ListParagraph"/>
        <w:numPr>
          <w:ilvl w:val="1"/>
          <w:numId w:val="12"/>
        </w:numPr>
        <w:rPr>
          <w:i/>
          <w:iCs/>
        </w:rPr>
      </w:pPr>
      <w:r w:rsidRPr="00D06A13">
        <w:rPr>
          <w:i/>
          <w:iCs/>
        </w:rPr>
        <w:t>“Docker is a tool designed to make it easier to create, deploy, and run application s by using containers. Containers allow a developer to package up an application with all of the parts it needs, such as libraries and other dependencies, and ship it all out as one package.”</w:t>
      </w:r>
      <w:r w:rsidR="00C41CE8">
        <w:rPr>
          <w:rStyle w:val="EndnoteReference"/>
          <w:i/>
          <w:iCs/>
        </w:rPr>
        <w:endnoteReference w:id="4"/>
      </w:r>
    </w:p>
    <w:p w14:paraId="00BD9DA8" w14:textId="617270CC" w:rsidR="00C41CE8" w:rsidRDefault="00B05E8E" w:rsidP="00C41CE8">
      <w:pPr>
        <w:pStyle w:val="ListParagraph"/>
        <w:numPr>
          <w:ilvl w:val="1"/>
          <w:numId w:val="12"/>
        </w:numPr>
      </w:pPr>
      <w:r>
        <w:t xml:space="preserve">The server contains a docker cluster, running different applications. </w:t>
      </w:r>
      <w:r w:rsidR="00271450">
        <w:t xml:space="preserve">A docker image was created containing the back-end logic of this application. </w:t>
      </w:r>
    </w:p>
    <w:p w14:paraId="7C5FFF91" w14:textId="2D0D074C" w:rsidR="00271450" w:rsidRPr="00A329C9" w:rsidRDefault="00271450" w:rsidP="00271450">
      <w:pPr>
        <w:pStyle w:val="ListParagraph"/>
        <w:numPr>
          <w:ilvl w:val="0"/>
          <w:numId w:val="12"/>
        </w:numPr>
        <w:rPr>
          <w:b/>
          <w:bCs/>
        </w:rPr>
      </w:pPr>
      <w:r w:rsidRPr="00A329C9">
        <w:rPr>
          <w:b/>
          <w:bCs/>
        </w:rPr>
        <w:t>Docker Image</w:t>
      </w:r>
    </w:p>
    <w:p w14:paraId="67DDC766" w14:textId="2F57B154" w:rsidR="00271450" w:rsidRDefault="00271450" w:rsidP="00271450">
      <w:pPr>
        <w:pStyle w:val="ListParagraph"/>
        <w:numPr>
          <w:ilvl w:val="1"/>
          <w:numId w:val="12"/>
        </w:numPr>
      </w:pPr>
      <w:r>
        <w:t>The docker image has its own stack containing the following components:</w:t>
      </w:r>
    </w:p>
    <w:p w14:paraId="4CA4677D" w14:textId="14DFC926" w:rsidR="00271450" w:rsidRPr="00A329C9" w:rsidRDefault="00271450" w:rsidP="00271450">
      <w:pPr>
        <w:pStyle w:val="ListParagraph"/>
        <w:numPr>
          <w:ilvl w:val="2"/>
          <w:numId w:val="12"/>
        </w:numPr>
        <w:rPr>
          <w:i/>
          <w:iCs/>
        </w:rPr>
      </w:pPr>
      <w:r w:rsidRPr="00A329C9">
        <w:rPr>
          <w:i/>
          <w:iCs/>
        </w:rPr>
        <w:t>Apache Tomcat Server</w:t>
      </w:r>
    </w:p>
    <w:p w14:paraId="1F64A428" w14:textId="52262F30" w:rsidR="00271450" w:rsidRPr="00A570C9" w:rsidRDefault="00271450" w:rsidP="00271450">
      <w:pPr>
        <w:pStyle w:val="ListParagraph"/>
        <w:numPr>
          <w:ilvl w:val="3"/>
          <w:numId w:val="12"/>
        </w:numPr>
        <w:rPr>
          <w:rFonts w:ascii="Calibri" w:eastAsia="Times New Roman" w:hAnsi="Calibri" w:cs="Calibri"/>
          <w:i/>
          <w:iCs/>
          <w:lang w:eastAsia="en-GB"/>
        </w:rPr>
      </w:pPr>
      <w:r w:rsidRPr="00271450">
        <w:rPr>
          <w:rFonts w:ascii="Calibri" w:eastAsia="Times New Roman" w:hAnsi="Calibri" w:cs="Calibri"/>
          <w:i/>
          <w:iCs/>
          <w:color w:val="000000"/>
          <w:lang w:eastAsia="en-GB"/>
        </w:rPr>
        <w:t>“The Apache Tomcat</w:t>
      </w:r>
      <w:r w:rsidRPr="00271450">
        <w:rPr>
          <w:rFonts w:ascii="Calibri" w:eastAsia="Times New Roman" w:hAnsi="Calibri" w:cs="Calibri"/>
          <w:i/>
          <w:iCs/>
          <w:color w:val="000000"/>
          <w:vertAlign w:val="superscript"/>
          <w:lang w:eastAsia="en-GB"/>
        </w:rPr>
        <w:t>®</w:t>
      </w:r>
      <w:r w:rsidRPr="00271450">
        <w:rPr>
          <w:rFonts w:ascii="Calibri" w:eastAsia="Times New Roman" w:hAnsi="Calibri" w:cs="Calibri"/>
          <w:i/>
          <w:iCs/>
          <w:color w:val="000000"/>
          <w:lang w:eastAsia="en-GB"/>
        </w:rPr>
        <w:t xml:space="preserve"> software is an open source implementation of the Java Servlet, </w:t>
      </w:r>
      <w:proofErr w:type="spellStart"/>
      <w:r w:rsidRPr="00271450">
        <w:rPr>
          <w:rFonts w:ascii="Calibri" w:eastAsia="Times New Roman" w:hAnsi="Calibri" w:cs="Calibri"/>
          <w:i/>
          <w:iCs/>
          <w:color w:val="000000"/>
          <w:lang w:eastAsia="en-GB"/>
        </w:rPr>
        <w:t>JavaServer</w:t>
      </w:r>
      <w:proofErr w:type="spellEnd"/>
      <w:r w:rsidRPr="00271450">
        <w:rPr>
          <w:rFonts w:ascii="Calibri" w:eastAsia="Times New Roman" w:hAnsi="Calibri" w:cs="Calibri"/>
          <w:i/>
          <w:iCs/>
          <w:color w:val="000000"/>
          <w:lang w:eastAsia="en-GB"/>
        </w:rPr>
        <w:t xml:space="preserve"> Pages, Java Expression Language and Java WebSocket technologies”</w:t>
      </w:r>
      <w:r w:rsidR="00A570C9">
        <w:rPr>
          <w:rStyle w:val="EndnoteReference"/>
          <w:rFonts w:ascii="Calibri" w:eastAsia="Times New Roman" w:hAnsi="Calibri" w:cs="Calibri"/>
          <w:i/>
          <w:iCs/>
          <w:color w:val="000000"/>
          <w:lang w:eastAsia="en-GB"/>
        </w:rPr>
        <w:endnoteReference w:id="5"/>
      </w:r>
    </w:p>
    <w:p w14:paraId="0EF0F140" w14:textId="724D1937" w:rsidR="00443508" w:rsidRPr="00532796" w:rsidRDefault="00A570C9" w:rsidP="00443508">
      <w:pPr>
        <w:pStyle w:val="ListParagraph"/>
        <w:numPr>
          <w:ilvl w:val="3"/>
          <w:numId w:val="12"/>
        </w:numPr>
        <w:rPr>
          <w:rFonts w:ascii="Calibri" w:eastAsia="Times New Roman" w:hAnsi="Calibri" w:cs="Calibri"/>
          <w:i/>
          <w:iCs/>
          <w:lang w:eastAsia="en-GB"/>
        </w:rPr>
      </w:pPr>
      <w:r>
        <w:rPr>
          <w:rFonts w:ascii="Calibri" w:eastAsia="Times New Roman" w:hAnsi="Calibri" w:cs="Calibri"/>
          <w:color w:val="000000"/>
          <w:lang w:eastAsia="en-GB"/>
        </w:rPr>
        <w:t>This server runs and deploys the java application.</w:t>
      </w:r>
      <w:r w:rsidR="00443508">
        <w:rPr>
          <w:rFonts w:ascii="Calibri" w:eastAsia="Times New Roman" w:hAnsi="Calibri" w:cs="Calibri"/>
          <w:color w:val="000000"/>
          <w:lang w:eastAsia="en-GB"/>
        </w:rPr>
        <w:t xml:space="preserve"> </w:t>
      </w:r>
    </w:p>
    <w:p w14:paraId="12CD4806" w14:textId="63FDF3F3" w:rsidR="00532796" w:rsidRPr="00443508" w:rsidRDefault="00532796" w:rsidP="00443508">
      <w:pPr>
        <w:pStyle w:val="ListParagraph"/>
        <w:numPr>
          <w:ilvl w:val="3"/>
          <w:numId w:val="12"/>
        </w:numPr>
        <w:rPr>
          <w:rFonts w:ascii="Calibri" w:eastAsia="Times New Roman" w:hAnsi="Calibri" w:cs="Calibri"/>
          <w:i/>
          <w:iCs/>
          <w:lang w:eastAsia="en-GB"/>
        </w:rPr>
      </w:pPr>
      <w:r>
        <w:rPr>
          <w:rFonts w:ascii="Calibri" w:eastAsia="Times New Roman" w:hAnsi="Calibri" w:cs="Calibri"/>
          <w:color w:val="000000"/>
          <w:lang w:eastAsia="en-GB"/>
        </w:rPr>
        <w:t>The server is configured to support SSL (https), which increases security and is necessary to work with Amazon skills.</w:t>
      </w:r>
    </w:p>
    <w:p w14:paraId="6307514C" w14:textId="1ABD668F" w:rsidR="00443508" w:rsidRPr="00A329C9" w:rsidRDefault="00443508" w:rsidP="00443508">
      <w:pPr>
        <w:pStyle w:val="ListParagraph"/>
        <w:numPr>
          <w:ilvl w:val="2"/>
          <w:numId w:val="12"/>
        </w:numPr>
        <w:rPr>
          <w:rFonts w:ascii="Calibri" w:eastAsia="Times New Roman" w:hAnsi="Calibri" w:cs="Calibri"/>
          <w:i/>
          <w:iCs/>
          <w:lang w:eastAsia="en-GB"/>
        </w:rPr>
      </w:pPr>
      <w:r w:rsidRPr="00A329C9">
        <w:rPr>
          <w:rFonts w:ascii="Calibri" w:eastAsia="Times New Roman" w:hAnsi="Calibri" w:cs="Calibri"/>
          <w:i/>
          <w:iCs/>
          <w:lang w:eastAsia="en-GB"/>
        </w:rPr>
        <w:t>Java Application</w:t>
      </w:r>
    </w:p>
    <w:p w14:paraId="6F14363E" w14:textId="1C02B7F3" w:rsidR="00443508" w:rsidRDefault="00443508" w:rsidP="00443508">
      <w:pPr>
        <w:pStyle w:val="ListParagraph"/>
        <w:numPr>
          <w:ilvl w:val="3"/>
          <w:numId w:val="12"/>
        </w:numPr>
        <w:rPr>
          <w:rFonts w:ascii="Calibri" w:eastAsia="Times New Roman" w:hAnsi="Calibri" w:cs="Calibri"/>
          <w:lang w:eastAsia="en-GB"/>
        </w:rPr>
      </w:pPr>
      <w:r>
        <w:rPr>
          <w:rFonts w:ascii="Calibri" w:eastAsia="Times New Roman" w:hAnsi="Calibri" w:cs="Calibri"/>
          <w:lang w:eastAsia="en-GB"/>
        </w:rPr>
        <w:t>This application contains the bulk</w:t>
      </w:r>
      <w:r w:rsidR="00471C9E">
        <w:rPr>
          <w:rFonts w:ascii="Calibri" w:eastAsia="Times New Roman" w:hAnsi="Calibri" w:cs="Calibri"/>
          <w:lang w:eastAsia="en-GB"/>
        </w:rPr>
        <w:t xml:space="preserve"> logic</w:t>
      </w:r>
      <w:r>
        <w:rPr>
          <w:rFonts w:ascii="Calibri" w:eastAsia="Times New Roman" w:hAnsi="Calibri" w:cs="Calibri"/>
          <w:lang w:eastAsia="en-GB"/>
        </w:rPr>
        <w:t xml:space="preserve"> of the </w:t>
      </w:r>
      <w:r w:rsidR="00471C9E">
        <w:rPr>
          <w:rFonts w:ascii="Calibri" w:eastAsia="Times New Roman" w:hAnsi="Calibri" w:cs="Calibri"/>
          <w:lang w:eastAsia="en-GB"/>
        </w:rPr>
        <w:t>web application</w:t>
      </w:r>
      <w:r>
        <w:rPr>
          <w:rFonts w:ascii="Calibri" w:eastAsia="Times New Roman" w:hAnsi="Calibri" w:cs="Calibri"/>
          <w:lang w:eastAsia="en-GB"/>
        </w:rPr>
        <w:t xml:space="preserve">. </w:t>
      </w:r>
    </w:p>
    <w:p w14:paraId="695AF896" w14:textId="16510CE4" w:rsidR="00443508" w:rsidRDefault="00347826" w:rsidP="00443508">
      <w:pPr>
        <w:pStyle w:val="ListParagraph"/>
        <w:numPr>
          <w:ilvl w:val="3"/>
          <w:numId w:val="12"/>
        </w:numPr>
        <w:rPr>
          <w:rFonts w:ascii="Calibri" w:eastAsia="Times New Roman" w:hAnsi="Calibri" w:cs="Calibri"/>
          <w:lang w:eastAsia="en-GB"/>
        </w:rPr>
      </w:pPr>
      <w:r>
        <w:rPr>
          <w:rFonts w:ascii="Calibri" w:eastAsia="Times New Roman" w:hAnsi="Calibri" w:cs="Calibri"/>
          <w:lang w:eastAsia="en-GB"/>
        </w:rPr>
        <w:t>Intent-handlers</w:t>
      </w:r>
      <w:r w:rsidR="00471C9E">
        <w:rPr>
          <w:rFonts w:ascii="Calibri" w:eastAsia="Times New Roman" w:hAnsi="Calibri" w:cs="Calibri"/>
          <w:lang w:eastAsia="en-GB"/>
        </w:rPr>
        <w:t xml:space="preserve"> handle the triggered intent that was sent to the server from the smart assistant via the JSON object. </w:t>
      </w:r>
    </w:p>
    <w:p w14:paraId="79E7327D" w14:textId="51A0C65D" w:rsidR="00AD60F3" w:rsidRDefault="00283C6C" w:rsidP="00443508">
      <w:pPr>
        <w:pStyle w:val="ListParagraph"/>
        <w:numPr>
          <w:ilvl w:val="3"/>
          <w:numId w:val="12"/>
        </w:numPr>
        <w:rPr>
          <w:rFonts w:ascii="Calibri" w:eastAsia="Times New Roman" w:hAnsi="Calibri" w:cs="Calibri"/>
          <w:lang w:eastAsia="en-GB"/>
        </w:rPr>
      </w:pPr>
      <w:r>
        <w:rPr>
          <w:rFonts w:ascii="Calibri" w:eastAsia="Times New Roman" w:hAnsi="Calibri" w:cs="Calibri"/>
          <w:lang w:eastAsia="en-GB"/>
        </w:rPr>
        <w:t>The handlers</w:t>
      </w:r>
      <w:r w:rsidR="00AD60F3">
        <w:rPr>
          <w:rFonts w:ascii="Calibri" w:eastAsia="Times New Roman" w:hAnsi="Calibri" w:cs="Calibri"/>
          <w:lang w:eastAsia="en-GB"/>
        </w:rPr>
        <w:t xml:space="preserve"> implement logic such as storing the data or returning useful responses back to the smart assistant. </w:t>
      </w:r>
    </w:p>
    <w:p w14:paraId="1FE6BF7E" w14:textId="027729D9" w:rsidR="00532796" w:rsidRDefault="00A329C9" w:rsidP="00443508">
      <w:pPr>
        <w:pStyle w:val="ListParagraph"/>
        <w:numPr>
          <w:ilvl w:val="3"/>
          <w:numId w:val="12"/>
        </w:numPr>
        <w:rPr>
          <w:rFonts w:ascii="Calibri" w:eastAsia="Times New Roman" w:hAnsi="Calibri" w:cs="Calibri"/>
          <w:lang w:eastAsia="en-GB"/>
        </w:rPr>
      </w:pPr>
      <w:r>
        <w:rPr>
          <w:rFonts w:ascii="Calibri" w:eastAsia="Times New Roman" w:hAnsi="Calibri" w:cs="Calibri"/>
          <w:lang w:eastAsia="en-GB"/>
        </w:rPr>
        <w:t xml:space="preserve">To connect to the Alexa skill, a java servlet is used, containing the skill ID. </w:t>
      </w:r>
    </w:p>
    <w:p w14:paraId="308D1AC1" w14:textId="67D19579" w:rsidR="00A329C9" w:rsidRPr="00A329C9" w:rsidRDefault="00A329C9" w:rsidP="00A329C9">
      <w:pPr>
        <w:pStyle w:val="ListParagraph"/>
        <w:numPr>
          <w:ilvl w:val="0"/>
          <w:numId w:val="12"/>
        </w:numPr>
        <w:rPr>
          <w:rFonts w:ascii="Calibri" w:eastAsia="Times New Roman" w:hAnsi="Calibri" w:cs="Calibri"/>
          <w:b/>
          <w:bCs/>
          <w:lang w:eastAsia="en-GB"/>
        </w:rPr>
      </w:pPr>
      <w:r w:rsidRPr="00A329C9">
        <w:rPr>
          <w:rFonts w:ascii="Calibri" w:eastAsia="Times New Roman" w:hAnsi="Calibri" w:cs="Calibri"/>
          <w:b/>
          <w:bCs/>
          <w:lang w:eastAsia="en-GB"/>
        </w:rPr>
        <w:t>Database</w:t>
      </w:r>
    </w:p>
    <w:p w14:paraId="19F94091" w14:textId="3EF46A39" w:rsidR="00A329C9" w:rsidRDefault="00A329C9" w:rsidP="00A329C9">
      <w:pPr>
        <w:pStyle w:val="ListParagraph"/>
        <w:numPr>
          <w:ilvl w:val="1"/>
          <w:numId w:val="12"/>
        </w:numPr>
        <w:rPr>
          <w:rFonts w:ascii="Calibri" w:eastAsia="Times New Roman" w:hAnsi="Calibri" w:cs="Calibri"/>
          <w:lang w:eastAsia="en-GB"/>
        </w:rPr>
      </w:pPr>
      <w:r>
        <w:rPr>
          <w:rFonts w:ascii="Calibri" w:eastAsia="Times New Roman" w:hAnsi="Calibri" w:cs="Calibri"/>
          <w:lang w:eastAsia="en-GB"/>
        </w:rPr>
        <w:t xml:space="preserve">To close the stack loop, the nutrition data needs to be stored in a save location. </w:t>
      </w:r>
    </w:p>
    <w:p w14:paraId="69D7D283" w14:textId="1DFDD1E2" w:rsidR="00A329C9" w:rsidRDefault="00A329C9" w:rsidP="00A329C9">
      <w:pPr>
        <w:pStyle w:val="ListParagraph"/>
        <w:numPr>
          <w:ilvl w:val="1"/>
          <w:numId w:val="12"/>
        </w:numPr>
        <w:rPr>
          <w:rFonts w:ascii="Calibri" w:eastAsia="Times New Roman" w:hAnsi="Calibri" w:cs="Calibri"/>
          <w:lang w:eastAsia="en-GB"/>
        </w:rPr>
      </w:pPr>
      <w:r>
        <w:rPr>
          <w:rFonts w:ascii="Calibri" w:eastAsia="Times New Roman" w:hAnsi="Calibri" w:cs="Calibri"/>
          <w:lang w:eastAsia="en-GB"/>
        </w:rPr>
        <w:t xml:space="preserve">A </w:t>
      </w:r>
      <w:proofErr w:type="spellStart"/>
      <w:r w:rsidRPr="00B34DBE">
        <w:rPr>
          <w:rFonts w:ascii="Calibri" w:eastAsia="Times New Roman" w:hAnsi="Calibri" w:cs="Calibri"/>
          <w:i/>
          <w:iCs/>
          <w:lang w:eastAsia="en-GB"/>
        </w:rPr>
        <w:t>mySQL</w:t>
      </w:r>
      <w:proofErr w:type="spellEnd"/>
      <w:r>
        <w:rPr>
          <w:rFonts w:ascii="Calibri" w:eastAsia="Times New Roman" w:hAnsi="Calibri" w:cs="Calibri"/>
          <w:lang w:eastAsia="en-GB"/>
        </w:rPr>
        <w:t xml:space="preserve"> database, running on the server, is used to store the nutrition data for each user. </w:t>
      </w:r>
    </w:p>
    <w:p w14:paraId="12B40CCC" w14:textId="5826AAFA" w:rsidR="00A329C9" w:rsidRDefault="00A329C9" w:rsidP="00A329C9">
      <w:pPr>
        <w:rPr>
          <w:rFonts w:ascii="Calibri" w:eastAsia="Times New Roman" w:hAnsi="Calibri" w:cs="Calibri"/>
          <w:lang w:eastAsia="en-GB"/>
        </w:rPr>
      </w:pPr>
    </w:p>
    <w:p w14:paraId="2CDD006F" w14:textId="77777777" w:rsidR="005A6F82" w:rsidRDefault="00D1701C" w:rsidP="003C242F">
      <w:pPr>
        <w:rPr>
          <w:rFonts w:ascii="Calibri" w:eastAsia="Times New Roman" w:hAnsi="Calibri" w:cs="Calibri"/>
          <w:lang w:eastAsia="en-GB"/>
        </w:rPr>
      </w:pPr>
      <w:r>
        <w:rPr>
          <w:rFonts w:ascii="Calibri" w:eastAsia="Times New Roman" w:hAnsi="Calibri" w:cs="Calibri"/>
          <w:lang w:eastAsia="en-GB"/>
        </w:rPr>
        <w:t xml:space="preserve">By putting all these components together, it is possible to provide a full stack application that allows a user to use a skill in a food diary like fashion. </w:t>
      </w:r>
      <w:r w:rsidR="008C3708">
        <w:rPr>
          <w:rFonts w:ascii="Calibri" w:eastAsia="Times New Roman" w:hAnsi="Calibri" w:cs="Calibri"/>
          <w:lang w:eastAsia="en-GB"/>
        </w:rPr>
        <w:t xml:space="preserve">However, due to the integrity of the full stack, each component required basic proof of concepts, which later </w:t>
      </w:r>
      <w:r w:rsidR="00AF5C64">
        <w:rPr>
          <w:rFonts w:ascii="Calibri" w:eastAsia="Times New Roman" w:hAnsi="Calibri" w:cs="Calibri"/>
          <w:lang w:eastAsia="en-GB"/>
        </w:rPr>
        <w:t>increased</w:t>
      </w:r>
      <w:r w:rsidR="008C3708">
        <w:rPr>
          <w:rFonts w:ascii="Calibri" w:eastAsia="Times New Roman" w:hAnsi="Calibri" w:cs="Calibri"/>
          <w:lang w:eastAsia="en-GB"/>
        </w:rPr>
        <w:t xml:space="preserve"> in complexity to implement full desired functionality. </w:t>
      </w:r>
      <w:r w:rsidR="005A6F82">
        <w:rPr>
          <w:rFonts w:ascii="Calibri" w:eastAsia="Times New Roman" w:hAnsi="Calibri" w:cs="Calibri"/>
          <w:lang w:eastAsia="en-GB"/>
        </w:rPr>
        <w:t>The following section provides a detailed explanation of each development step.</w:t>
      </w:r>
    </w:p>
    <w:p w14:paraId="6849D106" w14:textId="5EACF918" w:rsidR="0073084E" w:rsidRPr="005A6F82" w:rsidRDefault="005A6F82" w:rsidP="003C242F">
      <w:pPr>
        <w:rPr>
          <w:rFonts w:ascii="Calibri" w:eastAsia="Times New Roman" w:hAnsi="Calibri" w:cs="Calibri"/>
          <w:lang w:eastAsia="en-GB"/>
        </w:rPr>
      </w:pPr>
      <w:r>
        <w:rPr>
          <w:rFonts w:ascii="Calibri" w:eastAsia="Times New Roman" w:hAnsi="Calibri" w:cs="Calibri"/>
          <w:noProof/>
          <w:lang w:eastAsia="en-GB"/>
        </w:rPr>
        <w:lastRenderedPageBreak/>
        <mc:AlternateContent>
          <mc:Choice Requires="wpg">
            <w:drawing>
              <wp:anchor distT="0" distB="0" distL="114300" distR="114300" simplePos="0" relativeHeight="251652096" behindDoc="0" locked="0" layoutInCell="1" allowOverlap="1" wp14:anchorId="7026ED55" wp14:editId="447EA118">
                <wp:simplePos x="0" y="0"/>
                <wp:positionH relativeFrom="column">
                  <wp:posOffset>0</wp:posOffset>
                </wp:positionH>
                <wp:positionV relativeFrom="paragraph">
                  <wp:posOffset>278373</wp:posOffset>
                </wp:positionV>
                <wp:extent cx="5900420" cy="2795270"/>
                <wp:effectExtent l="0" t="0" r="5080" b="0"/>
                <wp:wrapTopAndBottom/>
                <wp:docPr id="3" name="Group 3"/>
                <wp:cNvGraphicFramePr/>
                <a:graphic xmlns:a="http://schemas.openxmlformats.org/drawingml/2006/main">
                  <a:graphicData uri="http://schemas.microsoft.com/office/word/2010/wordprocessingGroup">
                    <wpg:wgp>
                      <wpg:cNvGrpSpPr/>
                      <wpg:grpSpPr>
                        <a:xfrm>
                          <a:off x="0" y="0"/>
                          <a:ext cx="5900420" cy="2795270"/>
                          <a:chOff x="0" y="0"/>
                          <a:chExt cx="5900420" cy="2795270"/>
                        </a:xfrm>
                      </wpg:grpSpPr>
                      <pic:pic xmlns:pic="http://schemas.openxmlformats.org/drawingml/2006/picture">
                        <pic:nvPicPr>
                          <pic:cNvPr id="1" name="Picture 1" descr="A screenshot of a cell phone&#10;&#10;Description automatically generated"/>
                          <pic:cNvPicPr>
                            <a:picLocks noChangeAspect="1"/>
                          </pic:cNvPicPr>
                        </pic:nvPicPr>
                        <pic:blipFill>
                          <a:blip r:embed="rId8">
                            <a:extLst>
                              <a:ext uri="{28A0092B-C50C-407E-A947-70E740481C1C}">
                                <a14:useLocalDpi xmlns:a14="http://schemas.microsoft.com/office/drawing/2010/main" val="0"/>
                              </a:ext>
                            </a:extLst>
                          </a:blip>
                          <a:stretch>
                            <a:fillRect/>
                          </a:stretch>
                        </pic:blipFill>
                        <pic:spPr>
                          <a:xfrm>
                            <a:off x="0" y="0"/>
                            <a:ext cx="5900420" cy="2469515"/>
                          </a:xfrm>
                          <a:prstGeom prst="rect">
                            <a:avLst/>
                          </a:prstGeom>
                        </pic:spPr>
                      </pic:pic>
                      <wps:wsp>
                        <wps:cNvPr id="2" name="Text Box 2"/>
                        <wps:cNvSpPr txBox="1"/>
                        <wps:spPr>
                          <a:xfrm>
                            <a:off x="0" y="2528570"/>
                            <a:ext cx="5900420" cy="266700"/>
                          </a:xfrm>
                          <a:prstGeom prst="rect">
                            <a:avLst/>
                          </a:prstGeom>
                          <a:solidFill>
                            <a:prstClr val="white"/>
                          </a:solidFill>
                          <a:ln>
                            <a:noFill/>
                          </a:ln>
                        </wps:spPr>
                        <wps:txbx>
                          <w:txbxContent>
                            <w:p w14:paraId="318B4E49" w14:textId="2A306719" w:rsidR="005A6F82" w:rsidRPr="00981E46" w:rsidRDefault="005A6F82" w:rsidP="005A6F82">
                              <w:pPr>
                                <w:pStyle w:val="Caption"/>
                                <w:rPr>
                                  <w:rFonts w:ascii="Calibri" w:eastAsia="Times New Roman" w:hAnsi="Calibri" w:cs="Calibri"/>
                                </w:rPr>
                              </w:pPr>
                              <w:bookmarkStart w:id="1" w:name="_Ref15906460"/>
                              <w:r>
                                <w:t xml:space="preserve">Figure </w:t>
                              </w:r>
                              <w:r>
                                <w:fldChar w:fldCharType="begin"/>
                              </w:r>
                              <w:r>
                                <w:instrText xml:space="preserve"> SEQ Figure \* ARABIC </w:instrText>
                              </w:r>
                              <w:r>
                                <w:fldChar w:fldCharType="separate"/>
                              </w:r>
                              <w:r w:rsidR="00F62832">
                                <w:rPr>
                                  <w:noProof/>
                                </w:rPr>
                                <w:t>1</w:t>
                              </w:r>
                              <w:r>
                                <w:fldChar w:fldCharType="end"/>
                              </w:r>
                              <w:r>
                                <w:t>: Full Stack Application</w:t>
                              </w:r>
                              <w:bookmarkEnd w:id="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7026ED55" id="Group 3" o:spid="_x0000_s1026" style="position:absolute;margin-left:0;margin-top:21.9pt;width:464.6pt;height:220.1pt;z-index:251652096" coordsize="59004,27952"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&#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7" type="#_x0000_t75" alt="A screenshot of a cell phone&#10;&#10;Description automatically generated" style="position:absolute;width:59004;height:2469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">
                  <v:imagedata r:id="rId9" o:title="A screenshot of a cell phone&#10;&#10;Description automatically generated"/>
                </v:shape>
                <v:shapetype id="_x0000_t202" coordsize="21600,21600" o:spt="202" path="m,l,21600r21600,l21600,xe">
                  <v:stroke joinstyle="miter"/>
                  <v:path gradientshapeok="t" o:connecttype="rect"/>
                </v:shapetype>
                <v:shape id="Text Box 2" o:spid="_x0000_s1028" type="#_x0000_t202" style="position:absolute;top:25285;width:59004;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" stroked="f">
                  <v:textbox style="mso-fit-shape-to-text:t" inset="0,0,0,0">
                    <w:txbxContent>
                      <w:p w14:paraId="318B4E49" w14:textId="2A306719" w:rsidR="005A6F82" w:rsidRPr="00981E46" w:rsidRDefault="005A6F82" w:rsidP="005A6F82">
                        <w:pPr>
                          <w:pStyle w:val="Caption"/>
                          <w:rPr>
                            <w:rFonts w:ascii="Calibri" w:eastAsia="Times New Roman" w:hAnsi="Calibri" w:cs="Calibri"/>
                          </w:rPr>
                        </w:pPr>
                        <w:bookmarkStart w:id="2" w:name="_Ref15906460"/>
                        <w:r>
                          <w:t xml:space="preserve">Figure </w:t>
                        </w:r>
                        <w:r>
                          <w:fldChar w:fldCharType="begin"/>
                        </w:r>
                        <w:r>
                          <w:instrText xml:space="preserve"> SEQ Figure \* ARABIC </w:instrText>
                        </w:r>
                        <w:r>
                          <w:fldChar w:fldCharType="separate"/>
                        </w:r>
                        <w:r w:rsidR="00F62832">
                          <w:rPr>
                            <w:noProof/>
                          </w:rPr>
                          <w:t>1</w:t>
                        </w:r>
                        <w:r>
                          <w:fldChar w:fldCharType="end"/>
                        </w:r>
                        <w:r>
                          <w:t>: Full Stack Application</w:t>
                        </w:r>
                        <w:bookmarkEnd w:id="2"/>
                      </w:p>
                    </w:txbxContent>
                  </v:textbox>
                </v:shape>
                <w10:wrap type="topAndBottom"/>
              </v:group>
            </w:pict>
          </mc:Fallback>
        </mc:AlternateContent>
      </w:r>
    </w:p>
    <w:p w14:paraId="75D63236" w14:textId="0B005756" w:rsidR="003C242F" w:rsidRDefault="00113C81" w:rsidP="00606928">
      <w:pPr>
        <w:pStyle w:val="Heading1"/>
        <w:numPr>
          <w:ilvl w:val="1"/>
          <w:numId w:val="2"/>
        </w:numPr>
      </w:pPr>
      <w:r>
        <w:t>Building a basic Alexa Skill</w:t>
      </w:r>
    </w:p>
    <w:p w14:paraId="4022195D" w14:textId="4F1649FB" w:rsidR="00113C81" w:rsidRDefault="00113C81" w:rsidP="00113C81"/>
    <w:p w14:paraId="2520FBCD" w14:textId="7721F645" w:rsidR="00163DD8" w:rsidRDefault="00163DD8" w:rsidP="00113C81">
      <w:r>
        <w:t>To get familiar with developing skills for an Alexa supported device</w:t>
      </w:r>
      <w:r w:rsidR="00730089">
        <w:t xml:space="preserve">, </w:t>
      </w:r>
      <w:r w:rsidR="00073D7D">
        <w:t>a simple</w:t>
      </w:r>
      <w:r w:rsidR="00892243">
        <w:t xml:space="preserve"> custom skill was set up, with no custom functionality. There mains steps needed to create a custom skill are: </w:t>
      </w:r>
    </w:p>
    <w:p w14:paraId="6CF1BB1C" w14:textId="61159BAB" w:rsidR="00892243" w:rsidRPr="00081C40" w:rsidRDefault="00892243" w:rsidP="00892243">
      <w:pPr>
        <w:pStyle w:val="ListParagraph"/>
        <w:numPr>
          <w:ilvl w:val="0"/>
          <w:numId w:val="13"/>
        </w:numPr>
        <w:rPr>
          <w:i/>
          <w:iCs/>
        </w:rPr>
      </w:pPr>
      <w:r w:rsidRPr="00081C40">
        <w:rPr>
          <w:i/>
          <w:iCs/>
        </w:rPr>
        <w:t>Create an invocation name</w:t>
      </w:r>
    </w:p>
    <w:p w14:paraId="1501DFBE" w14:textId="4202D01C" w:rsidR="00892243" w:rsidRDefault="00892243" w:rsidP="00892243">
      <w:r>
        <w:t>The name given to a custom skill, also acts as the invocation name. This means that the custom skill can be lunched by saying “</w:t>
      </w:r>
      <w:r w:rsidRPr="00892243">
        <w:rPr>
          <w:i/>
          <w:iCs/>
        </w:rPr>
        <w:t>Alexa, open {invocation name}”</w:t>
      </w:r>
      <w:r w:rsidR="008650DB">
        <w:t>.</w:t>
      </w:r>
    </w:p>
    <w:p w14:paraId="00F68875" w14:textId="4AE81D0A" w:rsidR="00B80FBC" w:rsidRPr="00081C40" w:rsidRDefault="00B80FBC" w:rsidP="00B80FBC">
      <w:pPr>
        <w:pStyle w:val="ListParagraph"/>
        <w:numPr>
          <w:ilvl w:val="0"/>
          <w:numId w:val="13"/>
        </w:numPr>
        <w:rPr>
          <w:i/>
          <w:iCs/>
        </w:rPr>
      </w:pPr>
      <w:r w:rsidRPr="00081C40">
        <w:rPr>
          <w:i/>
          <w:iCs/>
        </w:rPr>
        <w:t>Create Intents</w:t>
      </w:r>
    </w:p>
    <w:p w14:paraId="640DB981" w14:textId="34D54839" w:rsidR="008D3169" w:rsidRDefault="00B80FBC" w:rsidP="008D3169">
      <w:pPr>
        <w:keepNext/>
      </w:pPr>
      <w:r>
        <w:t>An intent represents a functionality of the skill. For example, if the skills purpose is to book a flight, one intent might be called “</w:t>
      </w:r>
      <w:proofErr w:type="spellStart"/>
      <w:r w:rsidRPr="00B80FBC">
        <w:rPr>
          <w:i/>
          <w:iCs/>
        </w:rPr>
        <w:t>bookFlightIntent</w:t>
      </w:r>
      <w:proofErr w:type="spellEnd"/>
      <w:r>
        <w:t xml:space="preserve">”, which processes the speech input and populates slots with the necessary flight information. A skill can have any number of intents. A custom skill comes with five pre made built in intents, provided by Amazon. These are basic intents that handle simple operations such as closing the app or providing help. </w:t>
      </w:r>
      <w:r w:rsidR="008D3169">
        <w:t xml:space="preserve">To ensure the skill understand which and when a certain intent should be selected, the developer should provide a list of sample utterances. A minimum of thirty different utterances should be given. To ensure the correct slot types are populated, the slots can be included in a sample utterance. See </w:t>
      </w:r>
      <w:r w:rsidR="00C34AE0">
        <w:fldChar w:fldCharType="begin"/>
      </w:r>
      <w:r w:rsidR="00C34AE0">
        <w:instrText xml:space="preserve"> REF _Ref15908348 \h </w:instrText>
      </w:r>
      <w:r w:rsidR="00C34AE0">
        <w:fldChar w:fldCharType="separate"/>
      </w:r>
      <w:r w:rsidR="00C34AE0">
        <w:t xml:space="preserve">Figure </w:t>
      </w:r>
      <w:r w:rsidR="00C34AE0">
        <w:rPr>
          <w:noProof/>
        </w:rPr>
        <w:t>2</w:t>
      </w:r>
      <w:r w:rsidR="00C34AE0">
        <w:t>: Sample Utterance</w:t>
      </w:r>
      <w:r w:rsidR="00C34AE0">
        <w:fldChar w:fldCharType="end"/>
      </w:r>
      <w:r w:rsidR="008D3169">
        <w:t xml:space="preserve"> for an example</w:t>
      </w:r>
      <w:r w:rsidR="00C34AE0">
        <w:t xml:space="preserve"> of such utterance. Slot types can be included by wrapping them in curly brackets “{}”.</w:t>
      </w:r>
      <w:r w:rsidR="008D3169" w:rsidRPr="008D3169">
        <w:rPr>
          <w:noProof/>
        </w:rPr>
        <w:drawing>
          <wp:inline distT="0" distB="0" distL="0" distR="0" wp14:anchorId="566B325B" wp14:editId="48F6DBED">
            <wp:extent cx="5727700" cy="434975"/>
            <wp:effectExtent l="0" t="0" r="0" b="0"/>
            <wp:docPr id="4" name="Picture 4"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extLst>
                        <a:ext uri="{28A0092B-C50C-407E-A947-70E740481C1C}">
                          <a14:useLocalDpi xmlns:a14="http://schemas.microsoft.com/office/drawing/2010/main" val="0"/>
                        </a:ext>
                      </a:extLst>
                    </a:blip>
                    <a:stretch>
                      <a:fillRect/>
                    </a:stretch>
                  </pic:blipFill>
                  <pic:spPr>
                    <a:xfrm>
                      <a:off x="0" y="0"/>
                      <a:ext cx="5727700" cy="434975"/>
                    </a:xfrm>
                    <a:prstGeom prst="rect">
                      <a:avLst/>
                    </a:prstGeom>
                  </pic:spPr>
                </pic:pic>
              </a:graphicData>
            </a:graphic>
          </wp:inline>
        </w:drawing>
      </w:r>
    </w:p>
    <w:p w14:paraId="45AEEA1D" w14:textId="2A94561B" w:rsidR="00B80FBC" w:rsidRPr="008650DB" w:rsidRDefault="008D3169" w:rsidP="008D3169">
      <w:pPr>
        <w:pStyle w:val="Caption"/>
      </w:pPr>
      <w:bookmarkStart w:id="3" w:name="_Ref15908348"/>
      <w:r>
        <w:t xml:space="preserve">Figure </w:t>
      </w:r>
      <w:r>
        <w:fldChar w:fldCharType="begin"/>
      </w:r>
      <w:r>
        <w:instrText xml:space="preserve"> SEQ Figure \* ARABIC </w:instrText>
      </w:r>
      <w:r>
        <w:fldChar w:fldCharType="separate"/>
      </w:r>
      <w:r w:rsidR="00F62832">
        <w:rPr>
          <w:noProof/>
        </w:rPr>
        <w:t>2</w:t>
      </w:r>
      <w:r>
        <w:fldChar w:fldCharType="end"/>
      </w:r>
      <w:r>
        <w:t>: Sample Utterance</w:t>
      </w:r>
      <w:bookmarkEnd w:id="3"/>
    </w:p>
    <w:p w14:paraId="35512E0A" w14:textId="51C4AB2E" w:rsidR="006A303E" w:rsidRPr="00081C40" w:rsidRDefault="00081C40" w:rsidP="00081C40">
      <w:pPr>
        <w:pStyle w:val="ListParagraph"/>
        <w:numPr>
          <w:ilvl w:val="0"/>
          <w:numId w:val="13"/>
        </w:numPr>
        <w:rPr>
          <w:i/>
          <w:iCs/>
        </w:rPr>
      </w:pPr>
      <w:r w:rsidRPr="00081C40">
        <w:rPr>
          <w:i/>
          <w:iCs/>
        </w:rPr>
        <w:t>Create Slot Types</w:t>
      </w:r>
    </w:p>
    <w:p w14:paraId="00E7E798" w14:textId="7646E8C0" w:rsidR="00081C40" w:rsidRDefault="00081C40" w:rsidP="00081C40">
      <w:r>
        <w:t>A slot type represents a value that can be populated by the user. Taking the flight booking intent example, one may require a slot “</w:t>
      </w:r>
      <w:proofErr w:type="spellStart"/>
      <w:r w:rsidRPr="00081C40">
        <w:rPr>
          <w:i/>
          <w:iCs/>
        </w:rPr>
        <w:t>departure</w:t>
      </w:r>
      <w:r>
        <w:rPr>
          <w:i/>
          <w:iCs/>
        </w:rPr>
        <w:t>City</w:t>
      </w:r>
      <w:proofErr w:type="spellEnd"/>
      <w:r>
        <w:t>” and slot “</w:t>
      </w:r>
      <w:proofErr w:type="spellStart"/>
      <w:r w:rsidRPr="00081C40">
        <w:rPr>
          <w:i/>
          <w:iCs/>
        </w:rPr>
        <w:t>destination</w:t>
      </w:r>
      <w:r>
        <w:rPr>
          <w:i/>
          <w:iCs/>
        </w:rPr>
        <w:t>City</w:t>
      </w:r>
      <w:proofErr w:type="spellEnd"/>
      <w:r>
        <w:t>”. To ensure that the skill understands what kind of values may go into these slots, the developer should provide each slot with a large set of sample values.</w:t>
      </w:r>
      <w:r w:rsidR="005F1675">
        <w:t xml:space="preserve"> Alexa use</w:t>
      </w:r>
      <w:r w:rsidR="008402F7">
        <w:t>s</w:t>
      </w:r>
      <w:r w:rsidR="005F1675">
        <w:t xml:space="preserve"> these sample values to train the model once the user has finished configuring the skill. </w:t>
      </w:r>
    </w:p>
    <w:p w14:paraId="195BFE4C" w14:textId="30314B96" w:rsidR="009A2AB7" w:rsidRPr="009A2AB7" w:rsidRDefault="009A2AB7" w:rsidP="009A2AB7">
      <w:pPr>
        <w:pStyle w:val="ListParagraph"/>
        <w:numPr>
          <w:ilvl w:val="0"/>
          <w:numId w:val="13"/>
        </w:numPr>
        <w:rPr>
          <w:i/>
          <w:iCs/>
        </w:rPr>
      </w:pPr>
      <w:r w:rsidRPr="009A2AB7">
        <w:rPr>
          <w:i/>
          <w:iCs/>
        </w:rPr>
        <w:t>Set Endpoint</w:t>
      </w:r>
    </w:p>
    <w:p w14:paraId="4B522629" w14:textId="011692B2" w:rsidR="009A2AB7" w:rsidRDefault="009A2AB7" w:rsidP="009A2AB7">
      <w:r>
        <w:lastRenderedPageBreak/>
        <w:t xml:space="preserve">To publish the skill and make it available for testing, an endpoint needs to be set. This should generally be the URL that connects to the server, which handles the back-end logic. There are two options for the endpoint. The recommended one is </w:t>
      </w:r>
      <w:r w:rsidRPr="009A2AB7">
        <w:rPr>
          <w:i/>
          <w:iCs/>
        </w:rPr>
        <w:t xml:space="preserve">“AWS Lambda ARN”. </w:t>
      </w:r>
      <w:r>
        <w:t>Essentially, this means hosting the skill on the Amazon cloud. To use a custom endpoint, the second option “HTTPS” should be chosen. For basic skills and to test basic functionality,</w:t>
      </w:r>
      <w:r w:rsidR="00A5089D">
        <w:t xml:space="preserve"> provides a more viable option. Later on, throughout development for this study, this was changed to using HTTPS. </w:t>
      </w:r>
    </w:p>
    <w:p w14:paraId="5A0656CF" w14:textId="2FD2B156" w:rsidR="00E90288" w:rsidRPr="00E90288" w:rsidRDefault="00E90288" w:rsidP="00E90288">
      <w:pPr>
        <w:pStyle w:val="ListParagraph"/>
        <w:numPr>
          <w:ilvl w:val="0"/>
          <w:numId w:val="13"/>
        </w:numPr>
        <w:rPr>
          <w:i/>
          <w:iCs/>
        </w:rPr>
      </w:pPr>
      <w:r w:rsidRPr="00E90288">
        <w:rPr>
          <w:i/>
          <w:iCs/>
        </w:rPr>
        <w:t>Build Model and Test Skill</w:t>
      </w:r>
    </w:p>
    <w:p w14:paraId="40E9FE18" w14:textId="64966E51" w:rsidR="00E90288" w:rsidRDefault="00B44C56" w:rsidP="00E90288">
      <w:r>
        <w:rPr>
          <w:noProof/>
        </w:rPr>
        <mc:AlternateContent>
          <mc:Choice Requires="wpg">
            <w:drawing>
              <wp:anchor distT="0" distB="0" distL="114300" distR="114300" simplePos="0" relativeHeight="251656192" behindDoc="0" locked="0" layoutInCell="1" allowOverlap="1" wp14:anchorId="563A8220" wp14:editId="415FF481">
                <wp:simplePos x="0" y="0"/>
                <wp:positionH relativeFrom="column">
                  <wp:posOffset>2879387</wp:posOffset>
                </wp:positionH>
                <wp:positionV relativeFrom="paragraph">
                  <wp:posOffset>457092</wp:posOffset>
                </wp:positionV>
                <wp:extent cx="2947035" cy="1978660"/>
                <wp:effectExtent l="0" t="0" r="0" b="2540"/>
                <wp:wrapSquare wrapText="bothSides"/>
                <wp:docPr id="7" name="Group 7"/>
                <wp:cNvGraphicFramePr/>
                <a:graphic xmlns:a="http://schemas.openxmlformats.org/drawingml/2006/main">
                  <a:graphicData uri="http://schemas.microsoft.com/office/word/2010/wordprocessingGroup">
                    <wpg:wgp>
                      <wpg:cNvGrpSpPr/>
                      <wpg:grpSpPr>
                        <a:xfrm>
                          <a:off x="0" y="0"/>
                          <a:ext cx="2947035" cy="1978660"/>
                          <a:chOff x="0" y="0"/>
                          <a:chExt cx="2947035" cy="1978660"/>
                        </a:xfrm>
                      </wpg:grpSpPr>
                      <pic:pic xmlns:pic="http://schemas.openxmlformats.org/drawingml/2006/picture">
                        <pic:nvPicPr>
                          <pic:cNvPr id="5" name="Picture 5" descr="A screenshot of a cell phone&#10;&#10;Description automatically generated"/>
                          <pic:cNvPicPr>
                            <a:picLocks noChangeAspect="1"/>
                          </pic:cNvPicPr>
                        </pic:nvPicPr>
                        <pic:blipFill>
                          <a:blip r:embed="rId11">
                            <a:extLst>
                              <a:ext uri="{28A0092B-C50C-407E-A947-70E740481C1C}">
                                <a14:useLocalDpi xmlns:a14="http://schemas.microsoft.com/office/drawing/2010/main" val="0"/>
                              </a:ext>
                            </a:extLst>
                          </a:blip>
                          <a:stretch>
                            <a:fillRect/>
                          </a:stretch>
                        </pic:blipFill>
                        <pic:spPr>
                          <a:xfrm>
                            <a:off x="0" y="0"/>
                            <a:ext cx="2947035" cy="1658620"/>
                          </a:xfrm>
                          <a:prstGeom prst="rect">
                            <a:avLst/>
                          </a:prstGeom>
                        </pic:spPr>
                      </pic:pic>
                      <wps:wsp>
                        <wps:cNvPr id="6" name="Text Box 6"/>
                        <wps:cNvSpPr txBox="1"/>
                        <wps:spPr>
                          <a:xfrm>
                            <a:off x="0" y="1711960"/>
                            <a:ext cx="2947035" cy="266700"/>
                          </a:xfrm>
                          <a:prstGeom prst="rect">
                            <a:avLst/>
                          </a:prstGeom>
                          <a:solidFill>
                            <a:prstClr val="white"/>
                          </a:solidFill>
                          <a:ln>
                            <a:noFill/>
                          </a:ln>
                        </wps:spPr>
                        <wps:txbx>
                          <w:txbxContent>
                            <w:p w14:paraId="35125C46" w14:textId="19EB4B27" w:rsidR="00B44C56" w:rsidRPr="00986F1A" w:rsidRDefault="00B44C56" w:rsidP="00B44C56">
                              <w:pPr>
                                <w:pStyle w:val="Caption"/>
                              </w:pPr>
                              <w:bookmarkStart w:id="4" w:name="_Ref15910750"/>
                              <w:r>
                                <w:t xml:space="preserve">Figure </w:t>
                              </w:r>
                              <w:r>
                                <w:fldChar w:fldCharType="begin"/>
                              </w:r>
                              <w:r>
                                <w:instrText xml:space="preserve"> SEQ Figure \* ARABIC </w:instrText>
                              </w:r>
                              <w:r>
                                <w:fldChar w:fldCharType="separate"/>
                              </w:r>
                              <w:r w:rsidR="00F62832">
                                <w:rPr>
                                  <w:noProof/>
                                </w:rPr>
                                <w:t>3</w:t>
                              </w:r>
                              <w:r>
                                <w:fldChar w:fldCharType="end"/>
                              </w:r>
                              <w:r>
                                <w:t>: Alexa Test Tab</w:t>
                              </w:r>
                              <w:bookmarkEnd w:id="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63A8220" id="Group 7" o:spid="_x0000_s1029" style="position:absolute;margin-left:226.7pt;margin-top:36pt;width:232.05pt;height:155.8pt;z-index:251656192" coordsize="29470,19786"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13;&#10;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4ur7/&#13;&#10;g4iN/2dtdP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&#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13;&#10;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13;&#10;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13;&#10;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13;&#10;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13;&#10;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13;&#10;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13;&#10;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13;&#10;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13;&#10;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dtdP+DiI3/uLq+////////////////////////////////////////&#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13;&#10;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4rZ7v8zveL/Bq/c/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13;&#10;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13;&#10;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13;&#10;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13;&#10;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13;&#10;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13;&#10;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13;&#10;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13;&#10;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13;&#10;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13;&#10;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13;&#10;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Zc3p/6Hh8v/+&#13;&#10;////1PH5/wOu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67b/5Hc7//G7ff//////4PX7f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oeHy////&#13;&#10;///W8vn/N7/j/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Ba/c//H6/f/7/v7/tef1/wiw3P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iw3P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Gt2/8Hr9z/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13;&#10;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13;&#10;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13;&#10;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13;&#10;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13;&#10;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13;&#10;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13;&#10;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13;&#10;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13;&#10;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13;&#10;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13;&#10;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13;&#10;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13;&#10;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13;&#10;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13;&#10;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13;&#10;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13;&#10;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13;&#10;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13;&#10;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13;&#10;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13;&#10;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13;&#10;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13;&#10;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13;&#10;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13;&#10;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13;&#10;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">
                <v:shape id="Picture 5" o:spid="_x0000_s1030" type="#_x0000_t75" alt="A screenshot of a cell phone&#10;&#10;Description automatically generated" style="position:absolute;width:29470;height:1658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">
                  <v:imagedata r:id="rId12" o:title="A screenshot of a cell phone&#10;&#10;Description automatically generated"/>
                </v:shape>
                <v:shape id="Text Box 6" o:spid="_x0000_s1031" type="#_x0000_t202" style="position:absolute;top:17119;width:29470;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" stroked="f">
                  <v:textbox style="mso-fit-shape-to-text:t" inset="0,0,0,0">
                    <w:txbxContent>
                      <w:p w14:paraId="35125C46" w14:textId="19EB4B27" w:rsidR="00B44C56" w:rsidRPr="00986F1A" w:rsidRDefault="00B44C56" w:rsidP="00B44C56">
                        <w:pPr>
                          <w:pStyle w:val="Caption"/>
                        </w:pPr>
                        <w:bookmarkStart w:id="5" w:name="_Ref15910750"/>
                        <w:r>
                          <w:t xml:space="preserve">Figure </w:t>
                        </w:r>
                        <w:r>
                          <w:fldChar w:fldCharType="begin"/>
                        </w:r>
                        <w:r>
                          <w:instrText xml:space="preserve"> SEQ Figure \* ARABIC </w:instrText>
                        </w:r>
                        <w:r>
                          <w:fldChar w:fldCharType="separate"/>
                        </w:r>
                        <w:r w:rsidR="00F62832">
                          <w:rPr>
                            <w:noProof/>
                          </w:rPr>
                          <w:t>3</w:t>
                        </w:r>
                        <w:r>
                          <w:fldChar w:fldCharType="end"/>
                        </w:r>
                        <w:r>
                          <w:t>: Alexa Test Tab</w:t>
                        </w:r>
                        <w:bookmarkEnd w:id="5"/>
                      </w:p>
                    </w:txbxContent>
                  </v:textbox>
                </v:shape>
                <w10:wrap type="square"/>
              </v:group>
            </w:pict>
          </mc:Fallback>
        </mc:AlternateContent>
      </w:r>
      <w:r w:rsidR="00691C2D">
        <w:t xml:space="preserve">Once the previous steps have been configured, the model can be built. To test the </w:t>
      </w:r>
      <w:r w:rsidR="00344AF9">
        <w:t xml:space="preserve">skill, the Amazon developer portal provides a test tab. </w:t>
      </w:r>
      <w:r w:rsidR="00D11DB2">
        <w:t>The user can either user the microphone on the computer, or manually type, utterances to test the skill</w:t>
      </w:r>
      <w:r>
        <w:t xml:space="preserve"> (</w:t>
      </w:r>
      <w:r w:rsidR="00726C97">
        <w:t xml:space="preserve">see </w:t>
      </w:r>
      <w:r>
        <w:fldChar w:fldCharType="begin"/>
      </w:r>
      <w:r>
        <w:instrText xml:space="preserve"> REF _Ref15910750 \h </w:instrText>
      </w:r>
      <w:r>
        <w:fldChar w:fldCharType="separate"/>
      </w:r>
      <w:r>
        <w:t xml:space="preserve">Figure </w:t>
      </w:r>
      <w:r>
        <w:rPr>
          <w:noProof/>
        </w:rPr>
        <w:t>3</w:t>
      </w:r>
      <w:r>
        <w:t>: Alexa Test Tab</w:t>
      </w:r>
      <w:r>
        <w:fldChar w:fldCharType="end"/>
      </w:r>
      <w:r>
        <w:t>)</w:t>
      </w:r>
      <w:r w:rsidR="00D11DB2">
        <w:t>.</w:t>
      </w:r>
      <w:r w:rsidR="00D6576C">
        <w:t xml:space="preserve"> </w:t>
      </w:r>
      <w:r w:rsidR="00D11DB2">
        <w:t xml:space="preserve"> </w:t>
      </w:r>
    </w:p>
    <w:p w14:paraId="7A1305D8" w14:textId="46D4294D" w:rsidR="00A83C8E" w:rsidRDefault="00A83C8E" w:rsidP="00E90288"/>
    <w:p w14:paraId="73F5DFAB" w14:textId="01321B10" w:rsidR="00A83C8E" w:rsidRDefault="00A83C8E" w:rsidP="00E90288">
      <w:r>
        <w:t xml:space="preserve">The five steps above are required to build an Alexa skill. For the purpose of this study a skill has to be created, that enables logging food and drink data. A detailed explanation of the skill setup can be found in the next section. </w:t>
      </w:r>
    </w:p>
    <w:p w14:paraId="5B2957F2" w14:textId="5F0D3C22" w:rsidR="00A83C8E" w:rsidRDefault="00A83C8E" w:rsidP="00A83C8E"/>
    <w:p w14:paraId="19C8D8B8" w14:textId="03BC517C" w:rsidR="00A83C8E" w:rsidRDefault="00A83C8E" w:rsidP="00A83C8E">
      <w:pPr>
        <w:pStyle w:val="Heading1"/>
        <w:numPr>
          <w:ilvl w:val="1"/>
          <w:numId w:val="2"/>
        </w:numPr>
      </w:pPr>
      <w:r>
        <w:t>Creating Food Diary Alexa Skill</w:t>
      </w:r>
    </w:p>
    <w:p w14:paraId="02917EC6" w14:textId="715D53D1" w:rsidR="00A83C8E" w:rsidRDefault="00A83C8E" w:rsidP="00A83C8E"/>
    <w:p w14:paraId="246562CD" w14:textId="79D18224" w:rsidR="00A83C8E" w:rsidRDefault="00A83C8E" w:rsidP="00A83C8E">
      <w:r>
        <w:t xml:space="preserve">Before creating any intents or slots, a </w:t>
      </w:r>
      <w:r w:rsidR="002F6D45">
        <w:t>storyboard</w:t>
      </w:r>
      <w:r>
        <w:t xml:space="preserve"> was created. </w:t>
      </w:r>
      <w:r w:rsidR="002F6D45">
        <w:t xml:space="preserve">The storyboard </w:t>
      </w:r>
      <w:r>
        <w:t xml:space="preserve">represents a simple flow of conversation a user may have with the voice assistant. </w:t>
      </w:r>
      <w:r w:rsidR="0002798B">
        <w:t>The</w:t>
      </w:r>
      <w:r w:rsidR="002F6D45">
        <w:t xml:space="preserve"> storyboard</w:t>
      </w:r>
      <w:r w:rsidR="0002798B">
        <w:t xml:space="preserve"> helps shape the intents and slot types needed for a successful skill implementation that makes conversation as natural as possible. </w:t>
      </w:r>
      <w:r w:rsidR="00776DEF">
        <w:t xml:space="preserve">Using a well-developed </w:t>
      </w:r>
      <w:r w:rsidR="006A42C9">
        <w:t>storyboard,</w:t>
      </w:r>
      <w:r w:rsidR="00776DEF">
        <w:t xml:space="preserve"> it is possible to simulate turns in a conversation between a user and the voice assistant.</w:t>
      </w:r>
      <w:r w:rsidR="006A42C9">
        <w:t xml:space="preserve"> </w:t>
      </w:r>
      <w:r w:rsidR="008F712D">
        <w:fldChar w:fldCharType="begin"/>
      </w:r>
      <w:r w:rsidR="008F712D">
        <w:instrText xml:space="preserve"> REF _Ref15978517 \h </w:instrText>
      </w:r>
      <w:r w:rsidR="008F712D">
        <w:fldChar w:fldCharType="separate"/>
      </w:r>
      <w:r w:rsidR="008F712D">
        <w:t xml:space="preserve">Figure </w:t>
      </w:r>
      <w:r w:rsidR="008F712D">
        <w:rPr>
          <w:noProof/>
        </w:rPr>
        <w:t>4</w:t>
      </w:r>
      <w:r w:rsidR="008F712D">
        <w:t>: Storyboard</w:t>
      </w:r>
      <w:r w:rsidR="008F712D">
        <w:fldChar w:fldCharType="end"/>
      </w:r>
      <w:r w:rsidR="008F712D">
        <w:t xml:space="preserve"> shows the initial storyboard created for this application. Alexa responses are shown in blue. Creating of a storyboard aids with not only identifying correct conversation flow, but also realizing possible false information that a user might give, as noted in the column on the far right in </w:t>
      </w:r>
      <w:r w:rsidR="008F712D">
        <w:fldChar w:fldCharType="begin"/>
      </w:r>
      <w:r w:rsidR="008F712D">
        <w:instrText xml:space="preserve"> REF _Ref15978517 \h </w:instrText>
      </w:r>
      <w:r w:rsidR="008F712D">
        <w:fldChar w:fldCharType="separate"/>
      </w:r>
      <w:r w:rsidR="008F712D">
        <w:t xml:space="preserve">Figure </w:t>
      </w:r>
      <w:r w:rsidR="008F712D">
        <w:rPr>
          <w:noProof/>
        </w:rPr>
        <w:t>4</w:t>
      </w:r>
      <w:r w:rsidR="008F712D">
        <w:t>: Storyboard</w:t>
      </w:r>
      <w:r w:rsidR="008F712D">
        <w:fldChar w:fldCharType="end"/>
      </w:r>
      <w:r w:rsidR="008F712D">
        <w:t>.</w:t>
      </w:r>
    </w:p>
    <w:p w14:paraId="4105F036" w14:textId="1BDD1E63" w:rsidR="006A42C9" w:rsidRDefault="006A42C9" w:rsidP="00A83C8E"/>
    <w:tbl>
      <w:tblPr>
        <w:tblStyle w:val="TableGrid"/>
        <w:tblW w:w="10067" w:type="dxa"/>
        <w:tblLook w:val="04A0" w:firstRow="1" w:lastRow="0" w:firstColumn="1" w:lastColumn="0" w:noHBand="0" w:noVBand="1"/>
      </w:tblPr>
      <w:tblGrid>
        <w:gridCol w:w="2446"/>
        <w:gridCol w:w="1651"/>
        <w:gridCol w:w="1742"/>
        <w:gridCol w:w="1816"/>
        <w:gridCol w:w="2412"/>
      </w:tblGrid>
      <w:tr w:rsidR="0057580B" w14:paraId="06D65178" w14:textId="77777777" w:rsidTr="0057580B">
        <w:tc>
          <w:tcPr>
            <w:tcW w:w="2446" w:type="dxa"/>
          </w:tcPr>
          <w:p w14:paraId="6E23B95E" w14:textId="1D67F069" w:rsidR="0057580B" w:rsidRDefault="0057580B" w:rsidP="00A83C8E">
            <w:r>
              <w:t>“Alexa, open my food diary! “</w:t>
            </w:r>
          </w:p>
        </w:tc>
        <w:tc>
          <w:tcPr>
            <w:tcW w:w="1651" w:type="dxa"/>
          </w:tcPr>
          <w:p w14:paraId="6B8B432E" w14:textId="75BF230F" w:rsidR="0057580B" w:rsidRDefault="0057580B" w:rsidP="00A83C8E">
            <w:r>
              <w:t>“Alexa, tell food diary that I just had a bagel. “</w:t>
            </w:r>
          </w:p>
        </w:tc>
        <w:tc>
          <w:tcPr>
            <w:tcW w:w="1742" w:type="dxa"/>
          </w:tcPr>
          <w:p w14:paraId="589D3B9D" w14:textId="4172B058" w:rsidR="0057580B" w:rsidRDefault="0057580B" w:rsidP="00A83C8E">
            <w:r>
              <w:t>“Alexa, tell food diary to log a drink.”</w:t>
            </w:r>
          </w:p>
        </w:tc>
        <w:tc>
          <w:tcPr>
            <w:tcW w:w="1816" w:type="dxa"/>
          </w:tcPr>
          <w:p w14:paraId="2304D246" w14:textId="2A558247" w:rsidR="0057580B" w:rsidRDefault="0057580B" w:rsidP="00A83C8E">
            <w:r>
              <w:t>“Alexa, open food diary and log a roast and 3 glasses of wine for my dinner.”</w:t>
            </w:r>
          </w:p>
        </w:tc>
        <w:tc>
          <w:tcPr>
            <w:tcW w:w="2412" w:type="dxa"/>
          </w:tcPr>
          <w:p w14:paraId="0B0391E9" w14:textId="1D5A1A1B" w:rsidR="0057580B" w:rsidRDefault="0057580B" w:rsidP="00A83C8E">
            <w:r>
              <w:t>“Alexa, open food diary and book me a flight.”</w:t>
            </w:r>
          </w:p>
        </w:tc>
      </w:tr>
      <w:tr w:rsidR="008F712D" w:rsidRPr="008F712D" w14:paraId="3E594E0F" w14:textId="77777777" w:rsidTr="0057580B">
        <w:tc>
          <w:tcPr>
            <w:tcW w:w="2446" w:type="dxa"/>
          </w:tcPr>
          <w:p w14:paraId="67001061" w14:textId="79B9B54E" w:rsidR="0057580B" w:rsidRPr="008F712D" w:rsidRDefault="0057580B" w:rsidP="00A83C8E">
            <w:pPr>
              <w:rPr>
                <w:color w:val="4472C4" w:themeColor="accent1"/>
              </w:rPr>
            </w:pPr>
            <w:r w:rsidRPr="008F712D">
              <w:rPr>
                <w:color w:val="4472C4" w:themeColor="accent1"/>
              </w:rPr>
              <w:t>“Welcome to your food diary. You can use me to log food”</w:t>
            </w:r>
          </w:p>
        </w:tc>
        <w:tc>
          <w:tcPr>
            <w:tcW w:w="1651" w:type="dxa"/>
          </w:tcPr>
          <w:p w14:paraId="08814464" w14:textId="3BA7C3FC" w:rsidR="0057580B" w:rsidRPr="008F712D" w:rsidRDefault="0057580B" w:rsidP="00A83C8E">
            <w:pPr>
              <w:rPr>
                <w:color w:val="4472C4" w:themeColor="accent1"/>
              </w:rPr>
            </w:pPr>
            <w:r w:rsidRPr="008F712D">
              <w:rPr>
                <w:color w:val="4472C4" w:themeColor="accent1"/>
              </w:rPr>
              <w:t>“That’s logged for you.”</w:t>
            </w:r>
          </w:p>
        </w:tc>
        <w:tc>
          <w:tcPr>
            <w:tcW w:w="1742" w:type="dxa"/>
          </w:tcPr>
          <w:p w14:paraId="62295A10" w14:textId="12485EF1" w:rsidR="0057580B" w:rsidRPr="008F712D" w:rsidRDefault="0057580B" w:rsidP="00A83C8E">
            <w:pPr>
              <w:rPr>
                <w:color w:val="4472C4" w:themeColor="accent1"/>
              </w:rPr>
            </w:pPr>
            <w:r w:rsidRPr="008F712D">
              <w:rPr>
                <w:color w:val="4472C4" w:themeColor="accent1"/>
              </w:rPr>
              <w:t>“Alright, what did you have to drink?”</w:t>
            </w:r>
          </w:p>
        </w:tc>
        <w:tc>
          <w:tcPr>
            <w:tcW w:w="1816" w:type="dxa"/>
          </w:tcPr>
          <w:p w14:paraId="6770F851" w14:textId="49EDF655" w:rsidR="0057580B" w:rsidRPr="008F712D" w:rsidRDefault="0057580B" w:rsidP="00A83C8E">
            <w:pPr>
              <w:rPr>
                <w:color w:val="4472C4" w:themeColor="accent1"/>
              </w:rPr>
            </w:pPr>
            <w:r w:rsidRPr="008F712D">
              <w:rPr>
                <w:color w:val="4472C4" w:themeColor="accent1"/>
              </w:rPr>
              <w:t>“Ok, I’ve logged that for you.”</w:t>
            </w:r>
          </w:p>
        </w:tc>
        <w:tc>
          <w:tcPr>
            <w:tcW w:w="2412" w:type="dxa"/>
          </w:tcPr>
          <w:p w14:paraId="73F339D4" w14:textId="04B1A120" w:rsidR="0057580B" w:rsidRPr="008F712D" w:rsidRDefault="0057580B" w:rsidP="00A83C8E">
            <w:pPr>
              <w:rPr>
                <w:color w:val="4472C4" w:themeColor="accent1"/>
              </w:rPr>
            </w:pPr>
            <w:r w:rsidRPr="008F712D">
              <w:rPr>
                <w:color w:val="4472C4" w:themeColor="accent1"/>
              </w:rPr>
              <w:t>“Sorry, I don’t know that one. You can use me to log food. Say ‘help’ for further information”.!</w:t>
            </w:r>
          </w:p>
        </w:tc>
      </w:tr>
      <w:tr w:rsidR="0057580B" w14:paraId="638A3AC1" w14:textId="77777777" w:rsidTr="0057580B">
        <w:tc>
          <w:tcPr>
            <w:tcW w:w="2446" w:type="dxa"/>
          </w:tcPr>
          <w:p w14:paraId="031468A0" w14:textId="49AD4060" w:rsidR="0057580B" w:rsidRDefault="0057580B" w:rsidP="0057580B">
            <w:r>
              <w:lastRenderedPageBreak/>
              <w:t>“Ok, I just had porridge with peanut butter and a coffee for breakfast.”</w:t>
            </w:r>
          </w:p>
        </w:tc>
        <w:tc>
          <w:tcPr>
            <w:tcW w:w="1651" w:type="dxa"/>
          </w:tcPr>
          <w:p w14:paraId="40FE6711" w14:textId="77777777" w:rsidR="0057580B" w:rsidRDefault="0057580B" w:rsidP="0057580B"/>
        </w:tc>
        <w:tc>
          <w:tcPr>
            <w:tcW w:w="1742" w:type="dxa"/>
          </w:tcPr>
          <w:p w14:paraId="7AC4BFB5" w14:textId="1289AD05" w:rsidR="0057580B" w:rsidRDefault="0057580B" w:rsidP="0057580B">
            <w:r>
              <w:t>“A bottle or water”</w:t>
            </w:r>
          </w:p>
        </w:tc>
        <w:tc>
          <w:tcPr>
            <w:tcW w:w="1816" w:type="dxa"/>
          </w:tcPr>
          <w:p w14:paraId="68FB6D00" w14:textId="77777777" w:rsidR="0057580B" w:rsidRDefault="0057580B" w:rsidP="0057580B"/>
        </w:tc>
        <w:tc>
          <w:tcPr>
            <w:tcW w:w="2412" w:type="dxa"/>
          </w:tcPr>
          <w:p w14:paraId="109188B9" w14:textId="77777777" w:rsidR="0057580B" w:rsidRDefault="0057580B" w:rsidP="0057580B"/>
        </w:tc>
      </w:tr>
      <w:tr w:rsidR="008F712D" w:rsidRPr="008F712D" w14:paraId="77854A79" w14:textId="77777777" w:rsidTr="0057580B">
        <w:tc>
          <w:tcPr>
            <w:tcW w:w="2446" w:type="dxa"/>
          </w:tcPr>
          <w:p w14:paraId="48FCED02" w14:textId="5BF37942" w:rsidR="0057580B" w:rsidRPr="008F712D" w:rsidRDefault="0057580B" w:rsidP="0057580B">
            <w:pPr>
              <w:rPr>
                <w:color w:val="4472C4" w:themeColor="accent1"/>
              </w:rPr>
            </w:pPr>
            <w:r w:rsidRPr="008F712D">
              <w:rPr>
                <w:color w:val="4472C4" w:themeColor="accent1"/>
              </w:rPr>
              <w:t>“Cool, that’s been logged for you! Anything else you would like to log?”</w:t>
            </w:r>
          </w:p>
        </w:tc>
        <w:tc>
          <w:tcPr>
            <w:tcW w:w="1651" w:type="dxa"/>
          </w:tcPr>
          <w:p w14:paraId="2A1D38F9" w14:textId="77777777" w:rsidR="0057580B" w:rsidRPr="008F712D" w:rsidRDefault="0057580B" w:rsidP="0057580B">
            <w:pPr>
              <w:rPr>
                <w:color w:val="4472C4" w:themeColor="accent1"/>
              </w:rPr>
            </w:pPr>
          </w:p>
        </w:tc>
        <w:tc>
          <w:tcPr>
            <w:tcW w:w="1742" w:type="dxa"/>
          </w:tcPr>
          <w:p w14:paraId="3E1F7ABB" w14:textId="10882114" w:rsidR="0057580B" w:rsidRPr="008F712D" w:rsidRDefault="0057580B" w:rsidP="0057580B">
            <w:pPr>
              <w:rPr>
                <w:color w:val="4472C4" w:themeColor="accent1"/>
              </w:rPr>
            </w:pPr>
            <w:r w:rsidRPr="008F712D">
              <w:rPr>
                <w:color w:val="4472C4" w:themeColor="accent1"/>
              </w:rPr>
              <w:t>“Cool, I logged a bottle of water for you.”</w:t>
            </w:r>
          </w:p>
        </w:tc>
        <w:tc>
          <w:tcPr>
            <w:tcW w:w="1816" w:type="dxa"/>
          </w:tcPr>
          <w:p w14:paraId="58B41C58" w14:textId="77777777" w:rsidR="0057580B" w:rsidRPr="008F712D" w:rsidRDefault="0057580B" w:rsidP="0057580B">
            <w:pPr>
              <w:rPr>
                <w:color w:val="4472C4" w:themeColor="accent1"/>
              </w:rPr>
            </w:pPr>
          </w:p>
        </w:tc>
        <w:tc>
          <w:tcPr>
            <w:tcW w:w="2412" w:type="dxa"/>
          </w:tcPr>
          <w:p w14:paraId="10B02F98" w14:textId="77777777" w:rsidR="0057580B" w:rsidRPr="008F712D" w:rsidRDefault="0057580B" w:rsidP="0057580B">
            <w:pPr>
              <w:rPr>
                <w:color w:val="4472C4" w:themeColor="accent1"/>
              </w:rPr>
            </w:pPr>
          </w:p>
        </w:tc>
      </w:tr>
      <w:tr w:rsidR="0057580B" w14:paraId="5E637A32" w14:textId="77777777" w:rsidTr="0057580B">
        <w:tc>
          <w:tcPr>
            <w:tcW w:w="2446" w:type="dxa"/>
          </w:tcPr>
          <w:p w14:paraId="4F86FFD0" w14:textId="17646A55" w:rsidR="0057580B" w:rsidRDefault="0057580B" w:rsidP="0057580B">
            <w:r>
              <w:t>No!</w:t>
            </w:r>
          </w:p>
        </w:tc>
        <w:tc>
          <w:tcPr>
            <w:tcW w:w="1651" w:type="dxa"/>
          </w:tcPr>
          <w:p w14:paraId="0910B225" w14:textId="77777777" w:rsidR="0057580B" w:rsidRDefault="0057580B" w:rsidP="0057580B"/>
        </w:tc>
        <w:tc>
          <w:tcPr>
            <w:tcW w:w="1742" w:type="dxa"/>
          </w:tcPr>
          <w:p w14:paraId="608EF847" w14:textId="77777777" w:rsidR="0057580B" w:rsidRDefault="0057580B" w:rsidP="0057580B"/>
        </w:tc>
        <w:tc>
          <w:tcPr>
            <w:tcW w:w="1816" w:type="dxa"/>
          </w:tcPr>
          <w:p w14:paraId="67D79687" w14:textId="77777777" w:rsidR="0057580B" w:rsidRDefault="0057580B" w:rsidP="0057580B"/>
        </w:tc>
        <w:tc>
          <w:tcPr>
            <w:tcW w:w="2412" w:type="dxa"/>
          </w:tcPr>
          <w:p w14:paraId="54B6B7F8" w14:textId="77777777" w:rsidR="0057580B" w:rsidRDefault="0057580B" w:rsidP="008F712D">
            <w:pPr>
              <w:keepNext/>
            </w:pPr>
          </w:p>
        </w:tc>
      </w:tr>
    </w:tbl>
    <w:p w14:paraId="0CE37C7B" w14:textId="3ABC753F" w:rsidR="006A42C9" w:rsidRPr="00A83C8E" w:rsidRDefault="008F712D" w:rsidP="008F712D">
      <w:pPr>
        <w:pStyle w:val="Caption"/>
      </w:pPr>
      <w:bookmarkStart w:id="6" w:name="_Ref15978517"/>
      <w:r>
        <w:t xml:space="preserve">Figure </w:t>
      </w:r>
      <w:r>
        <w:fldChar w:fldCharType="begin"/>
      </w:r>
      <w:r>
        <w:instrText xml:space="preserve"> SEQ Figure \* ARABIC </w:instrText>
      </w:r>
      <w:r>
        <w:fldChar w:fldCharType="separate"/>
      </w:r>
      <w:r w:rsidR="00F62832">
        <w:rPr>
          <w:noProof/>
        </w:rPr>
        <w:t>4</w:t>
      </w:r>
      <w:r>
        <w:fldChar w:fldCharType="end"/>
      </w:r>
      <w:r>
        <w:t>: Storyboard</w:t>
      </w:r>
      <w:bookmarkEnd w:id="6"/>
    </w:p>
    <w:p w14:paraId="2F000247" w14:textId="5CE3D293" w:rsidR="004D0683" w:rsidRDefault="009F0A58" w:rsidP="00E90288">
      <w:r>
        <w:t xml:space="preserve">By using the storyboard, it becomes apparent that the skill should be able to log food items, drink items separately as well as together. Three separate intents are needed for this. </w:t>
      </w:r>
    </w:p>
    <w:p w14:paraId="2B123454" w14:textId="07CA5A20" w:rsidR="009F0A58" w:rsidRDefault="009F0A58" w:rsidP="009F0A58">
      <w:pPr>
        <w:pStyle w:val="ListParagraph"/>
        <w:numPr>
          <w:ilvl w:val="1"/>
          <w:numId w:val="9"/>
        </w:numPr>
      </w:pPr>
      <w:r>
        <w:t>Log Food Intent</w:t>
      </w:r>
    </w:p>
    <w:p w14:paraId="78F03EBC" w14:textId="1B3D29F2" w:rsidR="009F0A58" w:rsidRDefault="009F0A58" w:rsidP="009F0A58">
      <w:pPr>
        <w:pStyle w:val="ListParagraph"/>
        <w:numPr>
          <w:ilvl w:val="1"/>
          <w:numId w:val="9"/>
        </w:numPr>
      </w:pPr>
      <w:r>
        <w:t>Log Drink Intent</w:t>
      </w:r>
    </w:p>
    <w:p w14:paraId="147EDAF8" w14:textId="6DF39DC2" w:rsidR="009F0A58" w:rsidRDefault="009F0A58" w:rsidP="009F0A58">
      <w:pPr>
        <w:pStyle w:val="ListParagraph"/>
        <w:numPr>
          <w:ilvl w:val="1"/>
          <w:numId w:val="9"/>
        </w:numPr>
      </w:pPr>
      <w:r>
        <w:t>Log Food and Drink Intent</w:t>
      </w:r>
    </w:p>
    <w:p w14:paraId="35F81EE7" w14:textId="60346C32" w:rsidR="009F0A58" w:rsidRDefault="00E01A4F" w:rsidP="009F0A58">
      <w:r>
        <w:t xml:space="preserve">To create sample utterances for each intent, slot types are needed. The slot types are the information slots that are eventually sent to the database server. </w:t>
      </w:r>
      <w:r w:rsidR="009E5514">
        <w:t xml:space="preserve">At this point it is essential to decide what information should be stored inside the database. </w:t>
      </w:r>
      <w:r w:rsidR="00F91B34">
        <w:t xml:space="preserve">To do this, the larger picture needs to be taken into account. Who will use this skill? How many users will use the skill? How will the users be distinguished? </w:t>
      </w:r>
      <w:r w:rsidR="0060370D">
        <w:t>Is the amount of food and drink taken into account? Thus, the following slot types</w:t>
      </w:r>
      <w:r w:rsidR="003549AF">
        <w:t>, with some of the following samples</w:t>
      </w:r>
      <w:r w:rsidR="0060370D">
        <w:t xml:space="preserve"> have been created to ensure full visibility when storing nutrition data in the </w:t>
      </w:r>
      <w:proofErr w:type="spellStart"/>
      <w:r w:rsidR="0060370D">
        <w:t>mySQL</w:t>
      </w:r>
      <w:proofErr w:type="spellEnd"/>
      <w:r w:rsidR="0060370D">
        <w:t xml:space="preserve"> database</w:t>
      </w:r>
      <w:r w:rsidR="003549AF">
        <w:t>.</w:t>
      </w:r>
      <w:r w:rsidR="007E6D96">
        <w:t xml:space="preserve"> </w:t>
      </w:r>
    </w:p>
    <w:p w14:paraId="5627999F" w14:textId="77777777" w:rsidR="00F54157" w:rsidRDefault="00F54157" w:rsidP="009F0A58"/>
    <w:p w14:paraId="4A22DE95" w14:textId="36F9E3AE" w:rsidR="00101A8E" w:rsidRPr="00510F59" w:rsidRDefault="00101A8E" w:rsidP="00101A8E">
      <w:pPr>
        <w:pStyle w:val="ListParagraph"/>
        <w:numPr>
          <w:ilvl w:val="1"/>
          <w:numId w:val="9"/>
        </w:numPr>
        <w:rPr>
          <w:b/>
          <w:bCs/>
        </w:rPr>
      </w:pPr>
      <w:r w:rsidRPr="00510F59">
        <w:rPr>
          <w:b/>
          <w:bCs/>
        </w:rPr>
        <w:t>Food</w:t>
      </w:r>
    </w:p>
    <w:p w14:paraId="2BA04CE6" w14:textId="7A5C900E" w:rsidR="00893D8B" w:rsidRPr="00893D8B" w:rsidRDefault="00092D8C" w:rsidP="00893D8B">
      <w:pPr>
        <w:rPr>
          <w:i/>
          <w:iCs/>
        </w:rPr>
      </w:pPr>
      <w:r>
        <w:rPr>
          <w:i/>
          <w:iCs/>
        </w:rPr>
        <w:t xml:space="preserve">Samples: </w:t>
      </w:r>
      <w:r w:rsidR="00893D8B" w:rsidRPr="00893D8B">
        <w:rPr>
          <w:i/>
          <w:iCs/>
        </w:rPr>
        <w:t>Apple, pasta, bread, bagel, eggs, avocado, burger, chips, fish, salad, tuna, tuna salad, Greek salad, chicken curry</w:t>
      </w:r>
    </w:p>
    <w:p w14:paraId="34263110" w14:textId="621325F6" w:rsidR="00101A8E" w:rsidRPr="00510F59" w:rsidRDefault="00101A8E" w:rsidP="00101A8E">
      <w:pPr>
        <w:pStyle w:val="ListParagraph"/>
        <w:numPr>
          <w:ilvl w:val="1"/>
          <w:numId w:val="9"/>
        </w:numPr>
        <w:rPr>
          <w:b/>
          <w:bCs/>
        </w:rPr>
      </w:pPr>
      <w:r w:rsidRPr="00510F59">
        <w:rPr>
          <w:b/>
          <w:bCs/>
        </w:rPr>
        <w:t>Food Amount</w:t>
      </w:r>
    </w:p>
    <w:p w14:paraId="13A4328D" w14:textId="59E5FDE6" w:rsidR="00E34A73" w:rsidRPr="00E34A73" w:rsidRDefault="00092D8C" w:rsidP="00E34A73">
      <w:pPr>
        <w:rPr>
          <w:i/>
          <w:iCs/>
        </w:rPr>
      </w:pPr>
      <w:r>
        <w:rPr>
          <w:i/>
          <w:iCs/>
        </w:rPr>
        <w:t xml:space="preserve">Samples: </w:t>
      </w:r>
      <w:r w:rsidR="00E34A73" w:rsidRPr="00E34A73">
        <w:rPr>
          <w:i/>
          <w:iCs/>
        </w:rPr>
        <w:t>Small, medium, largen, plate, one plate, two plates, one serving, two servings, bag, one bowl, two bowls</w:t>
      </w:r>
    </w:p>
    <w:p w14:paraId="1D91BCE0" w14:textId="1571AF70" w:rsidR="00101A8E" w:rsidRPr="00510F59" w:rsidRDefault="00101A8E" w:rsidP="00101A8E">
      <w:pPr>
        <w:pStyle w:val="ListParagraph"/>
        <w:numPr>
          <w:ilvl w:val="1"/>
          <w:numId w:val="9"/>
        </w:numPr>
        <w:rPr>
          <w:b/>
          <w:bCs/>
        </w:rPr>
      </w:pPr>
      <w:r w:rsidRPr="00510F59">
        <w:rPr>
          <w:b/>
          <w:bCs/>
        </w:rPr>
        <w:t>Drink</w:t>
      </w:r>
    </w:p>
    <w:p w14:paraId="45641A2D" w14:textId="20BD0A83" w:rsidR="00E34A73" w:rsidRPr="002A4910" w:rsidRDefault="00092D8C" w:rsidP="00E34A73">
      <w:pPr>
        <w:rPr>
          <w:i/>
          <w:iCs/>
        </w:rPr>
      </w:pPr>
      <w:r>
        <w:rPr>
          <w:i/>
          <w:iCs/>
        </w:rPr>
        <w:t xml:space="preserve">Samples: </w:t>
      </w:r>
      <w:r w:rsidR="002A4910" w:rsidRPr="002A4910">
        <w:rPr>
          <w:i/>
          <w:iCs/>
        </w:rPr>
        <w:t xml:space="preserve">Water, juice, coke, diet, coke, </w:t>
      </w:r>
      <w:r w:rsidR="0079736B" w:rsidRPr="002A4910">
        <w:rPr>
          <w:i/>
          <w:iCs/>
        </w:rPr>
        <w:t>Fanta</w:t>
      </w:r>
      <w:r w:rsidR="002A4910" w:rsidRPr="002A4910">
        <w:rPr>
          <w:i/>
          <w:iCs/>
        </w:rPr>
        <w:t>, soda, beer, coffee, tea, red wine, cider, iced coffee</w:t>
      </w:r>
    </w:p>
    <w:p w14:paraId="7558B7AF" w14:textId="374D125E" w:rsidR="00101A8E" w:rsidRPr="00510F59" w:rsidRDefault="00101A8E" w:rsidP="00101A8E">
      <w:pPr>
        <w:pStyle w:val="ListParagraph"/>
        <w:numPr>
          <w:ilvl w:val="1"/>
          <w:numId w:val="9"/>
        </w:numPr>
        <w:rPr>
          <w:b/>
          <w:bCs/>
        </w:rPr>
      </w:pPr>
      <w:r w:rsidRPr="00510F59">
        <w:rPr>
          <w:b/>
          <w:bCs/>
        </w:rPr>
        <w:t>Drink Amount</w:t>
      </w:r>
    </w:p>
    <w:p w14:paraId="00380677" w14:textId="220E3B31" w:rsidR="002A4910" w:rsidRPr="002A4910" w:rsidRDefault="00092D8C" w:rsidP="002A4910">
      <w:pPr>
        <w:rPr>
          <w:i/>
          <w:iCs/>
        </w:rPr>
      </w:pPr>
      <w:r>
        <w:rPr>
          <w:i/>
          <w:iCs/>
        </w:rPr>
        <w:t xml:space="preserve">Samples: </w:t>
      </w:r>
      <w:r w:rsidR="002A4910" w:rsidRPr="002A4910">
        <w:rPr>
          <w:i/>
          <w:iCs/>
        </w:rPr>
        <w:t>1,2,3, small, medium, large, cup, one glass, one cup, can, bottle</w:t>
      </w:r>
    </w:p>
    <w:p w14:paraId="6F23D6D7" w14:textId="69AA7BC6" w:rsidR="00101A8E" w:rsidRPr="00510F59" w:rsidRDefault="00101A8E" w:rsidP="00101A8E">
      <w:pPr>
        <w:pStyle w:val="ListParagraph"/>
        <w:numPr>
          <w:ilvl w:val="1"/>
          <w:numId w:val="9"/>
        </w:numPr>
        <w:rPr>
          <w:b/>
          <w:bCs/>
        </w:rPr>
      </w:pPr>
      <w:r w:rsidRPr="00510F59">
        <w:rPr>
          <w:b/>
          <w:bCs/>
        </w:rPr>
        <w:t>Meal</w:t>
      </w:r>
    </w:p>
    <w:p w14:paraId="4C5B37EA" w14:textId="74572B57" w:rsidR="002A4910" w:rsidRPr="002A4910" w:rsidRDefault="00092D8C" w:rsidP="002A4910">
      <w:pPr>
        <w:rPr>
          <w:i/>
          <w:iCs/>
        </w:rPr>
      </w:pPr>
      <w:r>
        <w:rPr>
          <w:i/>
          <w:iCs/>
        </w:rPr>
        <w:t xml:space="preserve">Samples: </w:t>
      </w:r>
      <w:r w:rsidR="002A4910" w:rsidRPr="002A4910">
        <w:rPr>
          <w:i/>
          <w:iCs/>
        </w:rPr>
        <w:t>Snack, breakfast, lunch, dinner</w:t>
      </w:r>
    </w:p>
    <w:p w14:paraId="7957DDD2" w14:textId="4BFE31A4" w:rsidR="00101A8E" w:rsidRPr="00510F59" w:rsidRDefault="00101A8E" w:rsidP="00101A8E">
      <w:pPr>
        <w:pStyle w:val="ListParagraph"/>
        <w:numPr>
          <w:ilvl w:val="1"/>
          <w:numId w:val="9"/>
        </w:numPr>
        <w:rPr>
          <w:b/>
          <w:bCs/>
        </w:rPr>
      </w:pPr>
      <w:r w:rsidRPr="00510F59">
        <w:rPr>
          <w:b/>
          <w:bCs/>
        </w:rPr>
        <w:t>User ID</w:t>
      </w:r>
    </w:p>
    <w:p w14:paraId="71C33FA9" w14:textId="4134E776" w:rsidR="002A4910" w:rsidRDefault="00092D8C" w:rsidP="002A4910">
      <w:pPr>
        <w:rPr>
          <w:i/>
          <w:iCs/>
        </w:rPr>
      </w:pPr>
      <w:r>
        <w:rPr>
          <w:i/>
          <w:iCs/>
        </w:rPr>
        <w:t xml:space="preserve">Samples: </w:t>
      </w:r>
      <w:r w:rsidR="002A4910" w:rsidRPr="002A4910">
        <w:rPr>
          <w:i/>
          <w:iCs/>
        </w:rPr>
        <w:t>12345, 38582, 11111, 23456</w:t>
      </w:r>
    </w:p>
    <w:p w14:paraId="7B180DB9" w14:textId="5146F9CB" w:rsidR="00510F59" w:rsidRDefault="00510F59" w:rsidP="002A4910">
      <w:pPr>
        <w:rPr>
          <w:i/>
          <w:iCs/>
        </w:rPr>
      </w:pPr>
    </w:p>
    <w:p w14:paraId="2AE9CF7E" w14:textId="483D5256" w:rsidR="0021103B" w:rsidRDefault="0021103B" w:rsidP="002A4910">
      <w:r>
        <w:t>The samples given</w:t>
      </w:r>
      <w:r w:rsidR="008B0BBA">
        <w:t xml:space="preserve"> for each slot</w:t>
      </w:r>
      <w:r>
        <w:t xml:space="preserve"> above</w:t>
      </w:r>
      <w:r w:rsidR="008B0BBA">
        <w:t>,</w:t>
      </w:r>
      <w:r>
        <w:t xml:space="preserve"> </w:t>
      </w:r>
      <w:r w:rsidR="008B0BBA">
        <w:t xml:space="preserve">are </w:t>
      </w:r>
      <w:r>
        <w:t xml:space="preserve">not a complete list of those used for training the final skill. </w:t>
      </w:r>
      <w:r w:rsidR="008742CA">
        <w:t xml:space="preserve">Once the slot types are defined, they can be used to create sample phrases for each intent. </w:t>
      </w:r>
      <w:r w:rsidR="00B43B5D">
        <w:t xml:space="preserve">The algorithm behind Alexa uses these for training the model to a standard where it can understand similar utterances and trigger the correct each intent. </w:t>
      </w:r>
      <w:r w:rsidR="002B76AA">
        <w:t xml:space="preserve">This has its limitation which will be discussed later. </w:t>
      </w:r>
      <w:r w:rsidR="000E7748">
        <w:t xml:space="preserve">Sample utterances are phrases that a user might say to trigger a certain intent. Below is a list of the intents along with an incomplete list of the sample utterances used to train the model. </w:t>
      </w:r>
      <w:r w:rsidR="0042419B">
        <w:t>The slot types are combined with the utterance suing curly brackets {SLOT_TYPE}.</w:t>
      </w:r>
    </w:p>
    <w:p w14:paraId="0A91549B" w14:textId="77777777" w:rsidR="00AE7287" w:rsidRPr="00AE7287" w:rsidRDefault="00AE7287" w:rsidP="00AE7287">
      <w:pPr>
        <w:pStyle w:val="ListParagraph"/>
        <w:numPr>
          <w:ilvl w:val="1"/>
          <w:numId w:val="9"/>
        </w:numPr>
        <w:rPr>
          <w:b/>
          <w:bCs/>
        </w:rPr>
      </w:pPr>
      <w:proofErr w:type="spellStart"/>
      <w:r w:rsidRPr="00AE7287">
        <w:rPr>
          <w:b/>
          <w:bCs/>
        </w:rPr>
        <w:lastRenderedPageBreak/>
        <w:t>LogDrinkIntent</w:t>
      </w:r>
      <w:proofErr w:type="spellEnd"/>
    </w:p>
    <w:p w14:paraId="5DC136C4" w14:textId="04676F2A" w:rsidR="00AE7287" w:rsidRDefault="00AE7287" w:rsidP="00AE7287">
      <w:pPr>
        <w:pStyle w:val="ListParagraph"/>
        <w:numPr>
          <w:ilvl w:val="2"/>
          <w:numId w:val="9"/>
        </w:numPr>
      </w:pPr>
      <w:r>
        <w:t xml:space="preserve">Sample utterances: </w:t>
      </w:r>
    </w:p>
    <w:p w14:paraId="0F206239" w14:textId="1B0D2351" w:rsidR="00AE7287" w:rsidRPr="00AE7287" w:rsidRDefault="00AE7287" w:rsidP="00AE7287">
      <w:pPr>
        <w:pStyle w:val="ListParagraph"/>
        <w:numPr>
          <w:ilvl w:val="3"/>
          <w:numId w:val="9"/>
        </w:numPr>
        <w:rPr>
          <w:i/>
          <w:iCs/>
        </w:rPr>
      </w:pPr>
      <w:r w:rsidRPr="00AE7287">
        <w:rPr>
          <w:i/>
          <w:iCs/>
        </w:rPr>
        <w:t>I just had a {drink}</w:t>
      </w:r>
    </w:p>
    <w:p w14:paraId="62108DD3" w14:textId="4CB4590B" w:rsidR="00AE7287" w:rsidRPr="00AE7287" w:rsidRDefault="00AE7287" w:rsidP="00AE7287">
      <w:pPr>
        <w:pStyle w:val="ListParagraph"/>
        <w:numPr>
          <w:ilvl w:val="3"/>
          <w:numId w:val="9"/>
        </w:numPr>
        <w:rPr>
          <w:i/>
          <w:iCs/>
        </w:rPr>
      </w:pPr>
      <w:r w:rsidRPr="00AE7287">
        <w:rPr>
          <w:i/>
          <w:iCs/>
        </w:rPr>
        <w:t>Log a {drink}</w:t>
      </w:r>
    </w:p>
    <w:p w14:paraId="3DC8D67C" w14:textId="6992F40C" w:rsidR="00AE7287" w:rsidRPr="00AE7287" w:rsidRDefault="00AE7287" w:rsidP="00AE7287">
      <w:pPr>
        <w:pStyle w:val="ListParagraph"/>
        <w:numPr>
          <w:ilvl w:val="3"/>
          <w:numId w:val="9"/>
        </w:numPr>
        <w:rPr>
          <w:i/>
          <w:iCs/>
        </w:rPr>
      </w:pPr>
      <w:r w:rsidRPr="00AE7287">
        <w:rPr>
          <w:i/>
          <w:iCs/>
        </w:rPr>
        <w:t>I just had {</w:t>
      </w:r>
      <w:proofErr w:type="spellStart"/>
      <w:r w:rsidRPr="00AE7287">
        <w:rPr>
          <w:i/>
          <w:iCs/>
        </w:rPr>
        <w:t>amount_drink</w:t>
      </w:r>
      <w:proofErr w:type="spellEnd"/>
      <w:r w:rsidRPr="00AE7287">
        <w:rPr>
          <w:i/>
          <w:iCs/>
        </w:rPr>
        <w:t>} {drink}</w:t>
      </w:r>
    </w:p>
    <w:p w14:paraId="45A95C55" w14:textId="1CF6D42C" w:rsidR="00AE7287" w:rsidRPr="00AE7287" w:rsidRDefault="00AE7287" w:rsidP="00AE7287">
      <w:pPr>
        <w:pStyle w:val="ListParagraph"/>
        <w:numPr>
          <w:ilvl w:val="3"/>
          <w:numId w:val="9"/>
        </w:numPr>
        <w:rPr>
          <w:i/>
          <w:iCs/>
        </w:rPr>
      </w:pPr>
      <w:r w:rsidRPr="00AE7287">
        <w:rPr>
          <w:i/>
          <w:iCs/>
        </w:rPr>
        <w:t>For {meal} I had a {drink}</w:t>
      </w:r>
    </w:p>
    <w:p w14:paraId="44367081" w14:textId="50458DC8" w:rsidR="00AE7287" w:rsidRPr="00AE7287" w:rsidRDefault="00AE7287" w:rsidP="00AE7287">
      <w:pPr>
        <w:pStyle w:val="ListParagraph"/>
        <w:numPr>
          <w:ilvl w:val="3"/>
          <w:numId w:val="9"/>
        </w:numPr>
        <w:rPr>
          <w:i/>
          <w:iCs/>
        </w:rPr>
      </w:pPr>
      <w:r w:rsidRPr="00AE7287">
        <w:rPr>
          <w:i/>
          <w:iCs/>
        </w:rPr>
        <w:t>For {meal} I had {</w:t>
      </w:r>
      <w:proofErr w:type="spellStart"/>
      <w:r w:rsidRPr="00AE7287">
        <w:rPr>
          <w:i/>
          <w:iCs/>
        </w:rPr>
        <w:t>amount_drink</w:t>
      </w:r>
      <w:proofErr w:type="spellEnd"/>
      <w:r w:rsidRPr="00AE7287">
        <w:rPr>
          <w:i/>
          <w:iCs/>
        </w:rPr>
        <w:t>} {drink}</w:t>
      </w:r>
    </w:p>
    <w:p w14:paraId="175D1EAE" w14:textId="7F7D4435" w:rsidR="00AE7287" w:rsidRPr="00AE7287" w:rsidRDefault="00AE7287" w:rsidP="00AE7287">
      <w:pPr>
        <w:pStyle w:val="ListParagraph"/>
        <w:numPr>
          <w:ilvl w:val="3"/>
          <w:numId w:val="9"/>
        </w:numPr>
        <w:rPr>
          <w:i/>
          <w:iCs/>
        </w:rPr>
      </w:pPr>
      <w:r w:rsidRPr="00AE7287">
        <w:rPr>
          <w:i/>
          <w:iCs/>
        </w:rPr>
        <w:t>Log {</w:t>
      </w:r>
      <w:proofErr w:type="spellStart"/>
      <w:r w:rsidRPr="00AE7287">
        <w:rPr>
          <w:i/>
          <w:iCs/>
        </w:rPr>
        <w:t>amount_drink</w:t>
      </w:r>
      <w:proofErr w:type="spellEnd"/>
      <w:r w:rsidRPr="00AE7287">
        <w:rPr>
          <w:i/>
          <w:iCs/>
        </w:rPr>
        <w:t>} {drink}</w:t>
      </w:r>
    </w:p>
    <w:p w14:paraId="75433FAF" w14:textId="285B1903" w:rsidR="009807EA" w:rsidRPr="009807EA" w:rsidRDefault="009807EA" w:rsidP="009807EA">
      <w:pPr>
        <w:pStyle w:val="ListParagraph"/>
        <w:numPr>
          <w:ilvl w:val="1"/>
          <w:numId w:val="9"/>
        </w:numPr>
      </w:pPr>
      <w:proofErr w:type="spellStart"/>
      <w:r w:rsidRPr="009807EA">
        <w:rPr>
          <w:b/>
          <w:bCs/>
        </w:rPr>
        <w:t>LogFoodIntent</w:t>
      </w:r>
      <w:proofErr w:type="spellEnd"/>
    </w:p>
    <w:p w14:paraId="49DB5E08" w14:textId="53B5DFBB" w:rsidR="009807EA" w:rsidRDefault="009807EA" w:rsidP="009807EA">
      <w:pPr>
        <w:pStyle w:val="ListParagraph"/>
        <w:numPr>
          <w:ilvl w:val="2"/>
          <w:numId w:val="9"/>
        </w:numPr>
      </w:pPr>
      <w:r>
        <w:t xml:space="preserve">Sample utterances: </w:t>
      </w:r>
    </w:p>
    <w:p w14:paraId="0354F057" w14:textId="60B9104B" w:rsidR="009807EA" w:rsidRPr="00A35AA0" w:rsidRDefault="009807EA" w:rsidP="009807EA">
      <w:pPr>
        <w:pStyle w:val="ListParagraph"/>
        <w:numPr>
          <w:ilvl w:val="3"/>
          <w:numId w:val="9"/>
        </w:numPr>
        <w:rPr>
          <w:i/>
          <w:iCs/>
        </w:rPr>
      </w:pPr>
      <w:r w:rsidRPr="00A35AA0">
        <w:rPr>
          <w:i/>
          <w:iCs/>
        </w:rPr>
        <w:t>I just had {food}</w:t>
      </w:r>
    </w:p>
    <w:p w14:paraId="36B2EFDA" w14:textId="7A03EB23" w:rsidR="009807EA" w:rsidRPr="00A35AA0" w:rsidRDefault="009807EA" w:rsidP="009807EA">
      <w:pPr>
        <w:pStyle w:val="ListParagraph"/>
        <w:numPr>
          <w:ilvl w:val="3"/>
          <w:numId w:val="9"/>
        </w:numPr>
        <w:rPr>
          <w:i/>
          <w:iCs/>
        </w:rPr>
      </w:pPr>
      <w:r w:rsidRPr="00A35AA0">
        <w:rPr>
          <w:i/>
          <w:iCs/>
        </w:rPr>
        <w:t>I just had {</w:t>
      </w:r>
      <w:proofErr w:type="spellStart"/>
      <w:r w:rsidRPr="00A35AA0">
        <w:rPr>
          <w:i/>
          <w:iCs/>
        </w:rPr>
        <w:t>amount_food</w:t>
      </w:r>
      <w:proofErr w:type="spellEnd"/>
      <w:r w:rsidRPr="00A35AA0">
        <w:rPr>
          <w:i/>
          <w:iCs/>
        </w:rPr>
        <w:t>} {food}</w:t>
      </w:r>
    </w:p>
    <w:p w14:paraId="0360984D" w14:textId="49873A0A" w:rsidR="009807EA" w:rsidRPr="00A35AA0" w:rsidRDefault="009807EA" w:rsidP="009807EA">
      <w:pPr>
        <w:pStyle w:val="ListParagraph"/>
        <w:numPr>
          <w:ilvl w:val="3"/>
          <w:numId w:val="9"/>
        </w:numPr>
        <w:rPr>
          <w:i/>
          <w:iCs/>
        </w:rPr>
      </w:pPr>
      <w:r w:rsidRPr="00A35AA0">
        <w:rPr>
          <w:i/>
          <w:iCs/>
        </w:rPr>
        <w:t>Log {food}</w:t>
      </w:r>
    </w:p>
    <w:p w14:paraId="63CA6D6B" w14:textId="77975FBF" w:rsidR="009807EA" w:rsidRPr="00A35AA0" w:rsidRDefault="009807EA" w:rsidP="009807EA">
      <w:pPr>
        <w:pStyle w:val="ListParagraph"/>
        <w:numPr>
          <w:ilvl w:val="3"/>
          <w:numId w:val="9"/>
        </w:numPr>
        <w:rPr>
          <w:i/>
          <w:iCs/>
        </w:rPr>
      </w:pPr>
      <w:r w:rsidRPr="00A35AA0">
        <w:rPr>
          <w:i/>
          <w:iCs/>
        </w:rPr>
        <w:t>Log {</w:t>
      </w:r>
      <w:proofErr w:type="spellStart"/>
      <w:r w:rsidRPr="00A35AA0">
        <w:rPr>
          <w:i/>
          <w:iCs/>
        </w:rPr>
        <w:t>amount_food</w:t>
      </w:r>
      <w:proofErr w:type="spellEnd"/>
      <w:r w:rsidRPr="00A35AA0">
        <w:rPr>
          <w:i/>
          <w:iCs/>
        </w:rPr>
        <w:t>} {food}</w:t>
      </w:r>
    </w:p>
    <w:p w14:paraId="054127FD" w14:textId="3A2CE59B" w:rsidR="009807EA" w:rsidRPr="00A35AA0" w:rsidRDefault="009807EA" w:rsidP="009807EA">
      <w:pPr>
        <w:pStyle w:val="ListParagraph"/>
        <w:numPr>
          <w:ilvl w:val="3"/>
          <w:numId w:val="9"/>
        </w:numPr>
        <w:rPr>
          <w:i/>
          <w:iCs/>
        </w:rPr>
      </w:pPr>
      <w:r w:rsidRPr="00A35AA0">
        <w:rPr>
          <w:i/>
          <w:iCs/>
        </w:rPr>
        <w:t>For {meal} I had {food}</w:t>
      </w:r>
    </w:p>
    <w:p w14:paraId="67712EBE" w14:textId="04859866" w:rsidR="009807EA" w:rsidRDefault="009807EA" w:rsidP="009807EA">
      <w:pPr>
        <w:pStyle w:val="ListParagraph"/>
        <w:numPr>
          <w:ilvl w:val="3"/>
          <w:numId w:val="9"/>
        </w:numPr>
        <w:rPr>
          <w:i/>
          <w:iCs/>
        </w:rPr>
      </w:pPr>
      <w:r w:rsidRPr="00A35AA0">
        <w:rPr>
          <w:i/>
          <w:iCs/>
        </w:rPr>
        <w:t>I had {</w:t>
      </w:r>
      <w:proofErr w:type="spellStart"/>
      <w:r w:rsidRPr="00A35AA0">
        <w:rPr>
          <w:i/>
          <w:iCs/>
        </w:rPr>
        <w:t>amount_food</w:t>
      </w:r>
      <w:proofErr w:type="spellEnd"/>
      <w:r w:rsidRPr="00A35AA0">
        <w:rPr>
          <w:i/>
          <w:iCs/>
        </w:rPr>
        <w:t>} {food} for {meal}</w:t>
      </w:r>
    </w:p>
    <w:p w14:paraId="73C3C4F0" w14:textId="18AED0C9" w:rsidR="00491592" w:rsidRPr="00491592" w:rsidRDefault="00A35AA0" w:rsidP="00491592">
      <w:pPr>
        <w:pStyle w:val="ListParagraph"/>
        <w:numPr>
          <w:ilvl w:val="1"/>
          <w:numId w:val="9"/>
        </w:numPr>
        <w:rPr>
          <w:b/>
          <w:bCs/>
          <w:i/>
          <w:iCs/>
        </w:rPr>
      </w:pPr>
      <w:proofErr w:type="spellStart"/>
      <w:r w:rsidRPr="00A35AA0">
        <w:rPr>
          <w:b/>
          <w:bCs/>
        </w:rPr>
        <w:t>LogMealIntent</w:t>
      </w:r>
      <w:proofErr w:type="spellEnd"/>
    </w:p>
    <w:p w14:paraId="058C7289" w14:textId="14FAA50A" w:rsidR="00491592" w:rsidRDefault="00491592" w:rsidP="00491592">
      <w:pPr>
        <w:pStyle w:val="ListParagraph"/>
        <w:numPr>
          <w:ilvl w:val="2"/>
          <w:numId w:val="9"/>
        </w:numPr>
      </w:pPr>
      <w:r w:rsidRPr="00491592">
        <w:t xml:space="preserve">Sample Utterances: </w:t>
      </w:r>
    </w:p>
    <w:p w14:paraId="6E9A1DE3" w14:textId="6781ECE7" w:rsidR="00491592" w:rsidRPr="00BD383E" w:rsidRDefault="00FC3F7D" w:rsidP="00491592">
      <w:pPr>
        <w:pStyle w:val="ListParagraph"/>
        <w:numPr>
          <w:ilvl w:val="3"/>
          <w:numId w:val="9"/>
        </w:numPr>
        <w:rPr>
          <w:i/>
          <w:iCs/>
        </w:rPr>
      </w:pPr>
      <w:r w:rsidRPr="00BD383E">
        <w:rPr>
          <w:i/>
          <w:iCs/>
        </w:rPr>
        <w:t>For {meal} I had {food} and a {drink}</w:t>
      </w:r>
    </w:p>
    <w:p w14:paraId="7E6A4669" w14:textId="5A6F383F" w:rsidR="00FC3F7D" w:rsidRPr="00BD383E" w:rsidRDefault="00FC3F7D" w:rsidP="00491592">
      <w:pPr>
        <w:pStyle w:val="ListParagraph"/>
        <w:numPr>
          <w:ilvl w:val="3"/>
          <w:numId w:val="9"/>
        </w:numPr>
        <w:rPr>
          <w:i/>
          <w:iCs/>
        </w:rPr>
      </w:pPr>
      <w:r w:rsidRPr="00BD383E">
        <w:rPr>
          <w:i/>
          <w:iCs/>
        </w:rPr>
        <w:t>I had {food} and {drink}</w:t>
      </w:r>
    </w:p>
    <w:p w14:paraId="77CDBA7A" w14:textId="3A1B06DC" w:rsidR="00FC3F7D" w:rsidRPr="00BD383E" w:rsidRDefault="00FC3F7D" w:rsidP="00491592">
      <w:pPr>
        <w:pStyle w:val="ListParagraph"/>
        <w:numPr>
          <w:ilvl w:val="3"/>
          <w:numId w:val="9"/>
        </w:numPr>
        <w:rPr>
          <w:i/>
          <w:iCs/>
        </w:rPr>
      </w:pPr>
      <w:r w:rsidRPr="00BD383E">
        <w:rPr>
          <w:i/>
          <w:iCs/>
        </w:rPr>
        <w:t>I had {food} and {</w:t>
      </w:r>
      <w:proofErr w:type="spellStart"/>
      <w:r w:rsidRPr="00BD383E">
        <w:rPr>
          <w:i/>
          <w:iCs/>
        </w:rPr>
        <w:t>amountDrink</w:t>
      </w:r>
      <w:proofErr w:type="spellEnd"/>
      <w:r w:rsidRPr="00BD383E">
        <w:rPr>
          <w:i/>
          <w:iCs/>
        </w:rPr>
        <w:t>} {drink}</w:t>
      </w:r>
    </w:p>
    <w:p w14:paraId="39E2F1D3" w14:textId="40364721" w:rsidR="00FC3F7D" w:rsidRPr="00BD383E" w:rsidRDefault="00FC3F7D" w:rsidP="00491592">
      <w:pPr>
        <w:pStyle w:val="ListParagraph"/>
        <w:numPr>
          <w:ilvl w:val="3"/>
          <w:numId w:val="9"/>
        </w:numPr>
        <w:rPr>
          <w:i/>
          <w:iCs/>
        </w:rPr>
      </w:pPr>
      <w:r w:rsidRPr="00BD383E">
        <w:rPr>
          <w:i/>
          <w:iCs/>
        </w:rPr>
        <w:t>For {meal} I had {food} and {</w:t>
      </w:r>
      <w:proofErr w:type="spellStart"/>
      <w:r w:rsidRPr="00BD383E">
        <w:rPr>
          <w:i/>
          <w:iCs/>
        </w:rPr>
        <w:t>amountDrink</w:t>
      </w:r>
      <w:proofErr w:type="spellEnd"/>
      <w:r w:rsidRPr="00BD383E">
        <w:rPr>
          <w:i/>
          <w:iCs/>
        </w:rPr>
        <w:t>} {drink}</w:t>
      </w:r>
    </w:p>
    <w:p w14:paraId="7D538464" w14:textId="62190F30" w:rsidR="00FC3F7D" w:rsidRPr="00BD383E" w:rsidRDefault="00FC3F7D" w:rsidP="00491592">
      <w:pPr>
        <w:pStyle w:val="ListParagraph"/>
        <w:numPr>
          <w:ilvl w:val="3"/>
          <w:numId w:val="9"/>
        </w:numPr>
        <w:rPr>
          <w:i/>
          <w:iCs/>
        </w:rPr>
      </w:pPr>
      <w:r w:rsidRPr="00BD383E">
        <w:rPr>
          <w:i/>
          <w:iCs/>
        </w:rPr>
        <w:t>{meal} I am going to have {food} with a {</w:t>
      </w:r>
      <w:proofErr w:type="spellStart"/>
      <w:r w:rsidRPr="00BD383E">
        <w:rPr>
          <w:i/>
          <w:iCs/>
        </w:rPr>
        <w:t>amountDrink</w:t>
      </w:r>
      <w:proofErr w:type="spellEnd"/>
      <w:r w:rsidRPr="00BD383E">
        <w:rPr>
          <w:i/>
          <w:iCs/>
        </w:rPr>
        <w:t>} {drink}</w:t>
      </w:r>
    </w:p>
    <w:p w14:paraId="76688A6A" w14:textId="2B4C2657" w:rsidR="00E9005B" w:rsidRPr="00BD383E" w:rsidRDefault="00E9005B" w:rsidP="00491592">
      <w:pPr>
        <w:pStyle w:val="ListParagraph"/>
        <w:numPr>
          <w:ilvl w:val="3"/>
          <w:numId w:val="9"/>
        </w:numPr>
        <w:rPr>
          <w:i/>
          <w:iCs/>
        </w:rPr>
      </w:pPr>
      <w:r w:rsidRPr="00BD383E">
        <w:rPr>
          <w:i/>
          <w:iCs/>
        </w:rPr>
        <w:t>Let me log a meal</w:t>
      </w:r>
    </w:p>
    <w:p w14:paraId="236792E0" w14:textId="19BD8D11" w:rsidR="00E9005B" w:rsidRPr="00BD383E" w:rsidRDefault="00E9005B" w:rsidP="00491592">
      <w:pPr>
        <w:pStyle w:val="ListParagraph"/>
        <w:numPr>
          <w:ilvl w:val="3"/>
          <w:numId w:val="9"/>
        </w:numPr>
        <w:rPr>
          <w:i/>
          <w:iCs/>
        </w:rPr>
      </w:pPr>
      <w:r w:rsidRPr="00BD383E">
        <w:rPr>
          <w:i/>
          <w:iCs/>
        </w:rPr>
        <w:t>For {meal} I had {</w:t>
      </w:r>
      <w:proofErr w:type="spellStart"/>
      <w:r w:rsidRPr="00BD383E">
        <w:rPr>
          <w:i/>
          <w:iCs/>
        </w:rPr>
        <w:t>amountFood</w:t>
      </w:r>
      <w:proofErr w:type="spellEnd"/>
      <w:r w:rsidRPr="00BD383E">
        <w:rPr>
          <w:i/>
          <w:iCs/>
        </w:rPr>
        <w:t>} {food} and {</w:t>
      </w:r>
      <w:proofErr w:type="spellStart"/>
      <w:r w:rsidRPr="00BD383E">
        <w:rPr>
          <w:i/>
          <w:iCs/>
        </w:rPr>
        <w:t>amountDrink</w:t>
      </w:r>
      <w:proofErr w:type="spellEnd"/>
      <w:r w:rsidRPr="00BD383E">
        <w:rPr>
          <w:i/>
          <w:iCs/>
        </w:rPr>
        <w:t>} {drink}</w:t>
      </w:r>
    </w:p>
    <w:p w14:paraId="1F6DAAF2" w14:textId="77777777" w:rsidR="00312BDC" w:rsidRDefault="00312BDC" w:rsidP="002A4910"/>
    <w:p w14:paraId="41BF5AA3" w14:textId="620ADC5B" w:rsidR="00BD383E" w:rsidRDefault="00312BDC" w:rsidP="002A4910">
      <w:r>
        <w:t xml:space="preserve">For a complete list of the sample utterances und sample slot values, see </w:t>
      </w:r>
      <w:r w:rsidRPr="00312BDC">
        <w:rPr>
          <w:highlight w:val="yellow"/>
        </w:rPr>
        <w:t>APPENDIX</w:t>
      </w:r>
      <w:r>
        <w:t>.</w:t>
      </w:r>
      <w:r w:rsidR="00E56977">
        <w:t xml:space="preserve"> It is important to note that the log drink intent only has the slot type {drink} and not the slot type {food}. This is necessary to avoid triggering a wrong intent when the model detects a {food} value. </w:t>
      </w:r>
      <w:r w:rsidR="00345767">
        <w:t>The opposite is true for the log food intent and the log meal intent is only triggered when both {food} and {drink} values are available.</w:t>
      </w:r>
      <w:r w:rsidR="00670C9E">
        <w:t xml:space="preserve"> This enables the user to log drinks and foods individually, as well as tog</w:t>
      </w:r>
      <w:r w:rsidR="00156D23">
        <w:t>ether.</w:t>
      </w:r>
      <w:r w:rsidR="00E56977">
        <w:t xml:space="preserve"> </w:t>
      </w:r>
      <w:r w:rsidR="00F75B4D">
        <w:t xml:space="preserve">To ensure that the backend application, running on the server, gets provided with the correct and complete information, slot values can be set to being required for a certain intent. </w:t>
      </w:r>
      <w:r w:rsidR="00C85E69">
        <w:t>The user ID, for example, is essential for storing the data in the correct space</w:t>
      </w:r>
      <w:r w:rsidR="007C707A">
        <w:t xml:space="preserve"> and to </w:t>
      </w:r>
      <w:r w:rsidR="00D5564D">
        <w:t>distinguish</w:t>
      </w:r>
      <w:r w:rsidR="007120BF">
        <w:t xml:space="preserve"> users.</w:t>
      </w:r>
      <w:r w:rsidR="00CE77CD">
        <w:t xml:space="preserve"> In order to ensure that the database on the server is populated with correct and all data,</w:t>
      </w:r>
      <w:r w:rsidR="00562BAB">
        <w:t xml:space="preserve"> it was decided to set each slot to be required for all intents. </w:t>
      </w:r>
      <w:r w:rsidR="00E33B64">
        <w:t xml:space="preserve">The developer console enables this, and speech prompts can be customized in case a slot had not been filled. </w:t>
      </w:r>
      <w:r w:rsidR="00977852">
        <w:t>It is to note,</w:t>
      </w:r>
      <w:r w:rsidR="000322DD">
        <w:t xml:space="preserve"> how some sample utterances in the intents above, don’t incorporate all slots and therefore </w:t>
      </w:r>
      <w:r w:rsidR="00F47BAF">
        <w:t>expects</w:t>
      </w:r>
      <w:r w:rsidR="000322DD">
        <w:t xml:space="preserve"> a speech prompt from Alexa to ask for the missing slots.</w:t>
      </w:r>
      <w:r w:rsidR="00977852">
        <w:t xml:space="preserve"> </w:t>
      </w:r>
      <w:r w:rsidR="00AE4EA9">
        <w:t xml:space="preserve">Below is a list of the speech prompts given to each slot, along with possible answers by the user to fulfill the corresponding slot: </w:t>
      </w:r>
    </w:p>
    <w:p w14:paraId="357E8D4E" w14:textId="29240560" w:rsidR="00AE4EA9" w:rsidRDefault="00AE4EA9" w:rsidP="002A4910"/>
    <w:p w14:paraId="65EF0086" w14:textId="127E7D9E" w:rsidR="006D465B" w:rsidRPr="006D465B" w:rsidRDefault="006D465B" w:rsidP="002A4910">
      <w:pPr>
        <w:rPr>
          <w:b/>
          <w:bCs/>
        </w:rPr>
      </w:pPr>
      <w:r w:rsidRPr="006D465B">
        <w:rPr>
          <w:b/>
          <w:bCs/>
        </w:rPr>
        <w:t>Log Drink Inte</w:t>
      </w:r>
      <w:r>
        <w:rPr>
          <w:b/>
          <w:bCs/>
        </w:rPr>
        <w:t>n</w:t>
      </w:r>
      <w:r w:rsidRPr="006D465B">
        <w:rPr>
          <w:b/>
          <w:bCs/>
        </w:rPr>
        <w:t>t:</w:t>
      </w:r>
    </w:p>
    <w:p w14:paraId="5BAD9717" w14:textId="08D753FB" w:rsidR="006D465B" w:rsidRDefault="006D465B" w:rsidP="006D465B">
      <w:pPr>
        <w:pStyle w:val="ListParagraph"/>
        <w:numPr>
          <w:ilvl w:val="1"/>
          <w:numId w:val="9"/>
        </w:numPr>
      </w:pPr>
      <w:r>
        <w:t>Drink</w:t>
      </w:r>
    </w:p>
    <w:p w14:paraId="47BD67D9" w14:textId="76605E03" w:rsidR="006D465B" w:rsidRDefault="006D465B" w:rsidP="006D465B">
      <w:pPr>
        <w:pStyle w:val="ListParagraph"/>
        <w:numPr>
          <w:ilvl w:val="2"/>
          <w:numId w:val="9"/>
        </w:numPr>
      </w:pPr>
      <w:r>
        <w:t>What did you have to drink?</w:t>
      </w:r>
    </w:p>
    <w:p w14:paraId="6A039D43" w14:textId="55B47170" w:rsidR="006D465B" w:rsidRDefault="006D465B" w:rsidP="006D465B">
      <w:pPr>
        <w:pStyle w:val="ListParagraph"/>
        <w:numPr>
          <w:ilvl w:val="3"/>
          <w:numId w:val="9"/>
        </w:numPr>
      </w:pPr>
      <w:r>
        <w:t>{drink}</w:t>
      </w:r>
    </w:p>
    <w:p w14:paraId="5DD01444" w14:textId="0670C27D" w:rsidR="006D465B" w:rsidRDefault="006D465B" w:rsidP="006D465B">
      <w:pPr>
        <w:pStyle w:val="ListParagraph"/>
        <w:numPr>
          <w:ilvl w:val="3"/>
          <w:numId w:val="9"/>
        </w:numPr>
      </w:pPr>
      <w:r>
        <w:lastRenderedPageBreak/>
        <w:t>I had a {drink}</w:t>
      </w:r>
    </w:p>
    <w:p w14:paraId="2EE1DEFF" w14:textId="182233D8" w:rsidR="006D465B" w:rsidRDefault="006D465B" w:rsidP="006D465B">
      <w:pPr>
        <w:pStyle w:val="ListParagraph"/>
        <w:numPr>
          <w:ilvl w:val="3"/>
          <w:numId w:val="9"/>
        </w:numPr>
      </w:pPr>
      <w:r>
        <w:t>{</w:t>
      </w:r>
      <w:proofErr w:type="spellStart"/>
      <w:r>
        <w:t>amount_drink</w:t>
      </w:r>
      <w:proofErr w:type="spellEnd"/>
      <w:r>
        <w:t>} {drink}</w:t>
      </w:r>
    </w:p>
    <w:p w14:paraId="732B9B57" w14:textId="426A0EA7" w:rsidR="006D465B" w:rsidRDefault="006D465B" w:rsidP="006D465B">
      <w:pPr>
        <w:pStyle w:val="ListParagraph"/>
        <w:numPr>
          <w:ilvl w:val="1"/>
          <w:numId w:val="9"/>
        </w:numPr>
      </w:pPr>
      <w:proofErr w:type="spellStart"/>
      <w:r>
        <w:t>Amount_drink</w:t>
      </w:r>
      <w:proofErr w:type="spellEnd"/>
    </w:p>
    <w:p w14:paraId="79C106B0" w14:textId="36878750" w:rsidR="006D465B" w:rsidRDefault="006D465B" w:rsidP="006D465B">
      <w:pPr>
        <w:pStyle w:val="ListParagraph"/>
        <w:numPr>
          <w:ilvl w:val="2"/>
          <w:numId w:val="9"/>
        </w:numPr>
      </w:pPr>
      <w:r>
        <w:t>How much did you drink?</w:t>
      </w:r>
    </w:p>
    <w:p w14:paraId="085ED95D" w14:textId="69B3E36B" w:rsidR="006D465B" w:rsidRDefault="006D465B" w:rsidP="006D465B">
      <w:pPr>
        <w:pStyle w:val="ListParagraph"/>
        <w:numPr>
          <w:ilvl w:val="3"/>
          <w:numId w:val="9"/>
        </w:numPr>
      </w:pPr>
      <w:r>
        <w:t>{</w:t>
      </w:r>
      <w:proofErr w:type="spellStart"/>
      <w:r>
        <w:t>amount_drink</w:t>
      </w:r>
      <w:proofErr w:type="spellEnd"/>
      <w:r>
        <w:t>}</w:t>
      </w:r>
    </w:p>
    <w:p w14:paraId="35286E51" w14:textId="65C345B8" w:rsidR="006D465B" w:rsidRDefault="006D465B" w:rsidP="006D465B">
      <w:pPr>
        <w:pStyle w:val="ListParagraph"/>
        <w:numPr>
          <w:ilvl w:val="3"/>
          <w:numId w:val="9"/>
        </w:numPr>
      </w:pPr>
      <w:r>
        <w:t>I had {</w:t>
      </w:r>
      <w:proofErr w:type="spellStart"/>
      <w:r>
        <w:t>amount_drink</w:t>
      </w:r>
      <w:proofErr w:type="spellEnd"/>
      <w:r>
        <w:t>}</w:t>
      </w:r>
    </w:p>
    <w:p w14:paraId="0F5693CA" w14:textId="7757FF52" w:rsidR="006D465B" w:rsidRDefault="006D465B" w:rsidP="006D465B">
      <w:pPr>
        <w:pStyle w:val="ListParagraph"/>
        <w:numPr>
          <w:ilvl w:val="3"/>
          <w:numId w:val="9"/>
        </w:numPr>
      </w:pPr>
      <w:r>
        <w:t>{</w:t>
      </w:r>
      <w:proofErr w:type="spellStart"/>
      <w:r>
        <w:t>amount_drink</w:t>
      </w:r>
      <w:proofErr w:type="spellEnd"/>
      <w:r>
        <w:t>} {drink}</w:t>
      </w:r>
    </w:p>
    <w:p w14:paraId="05EAE0DB" w14:textId="2675448D" w:rsidR="006D465B" w:rsidRDefault="006D465B" w:rsidP="006D465B">
      <w:pPr>
        <w:pStyle w:val="ListParagraph"/>
        <w:numPr>
          <w:ilvl w:val="1"/>
          <w:numId w:val="9"/>
        </w:numPr>
      </w:pPr>
      <w:r>
        <w:t>Meal</w:t>
      </w:r>
    </w:p>
    <w:p w14:paraId="7BD3A0D2" w14:textId="31D820F8" w:rsidR="006D465B" w:rsidRDefault="006D465B" w:rsidP="006D465B">
      <w:pPr>
        <w:pStyle w:val="ListParagraph"/>
        <w:numPr>
          <w:ilvl w:val="2"/>
          <w:numId w:val="9"/>
        </w:numPr>
      </w:pPr>
      <w:r>
        <w:t xml:space="preserve">When did you have </w:t>
      </w:r>
      <w:r w:rsidR="001B1FF0">
        <w:t>this drink?</w:t>
      </w:r>
    </w:p>
    <w:p w14:paraId="4B759A0B" w14:textId="50BA3A23" w:rsidR="001B1FF0" w:rsidRDefault="001B1FF0" w:rsidP="001B1FF0">
      <w:pPr>
        <w:pStyle w:val="ListParagraph"/>
        <w:numPr>
          <w:ilvl w:val="3"/>
          <w:numId w:val="9"/>
        </w:numPr>
      </w:pPr>
      <w:r>
        <w:t>For {meal}</w:t>
      </w:r>
    </w:p>
    <w:p w14:paraId="13553A97" w14:textId="064F59D4" w:rsidR="001B1FF0" w:rsidRDefault="001B1FF0" w:rsidP="001B1FF0">
      <w:pPr>
        <w:pStyle w:val="ListParagraph"/>
        <w:numPr>
          <w:ilvl w:val="3"/>
          <w:numId w:val="9"/>
        </w:numPr>
      </w:pPr>
      <w:r>
        <w:t>{meal}</w:t>
      </w:r>
    </w:p>
    <w:p w14:paraId="2D35D044" w14:textId="48DD4456" w:rsidR="001B1FF0" w:rsidRDefault="001B1FF0" w:rsidP="001B1FF0">
      <w:pPr>
        <w:pStyle w:val="ListParagraph"/>
        <w:numPr>
          <w:ilvl w:val="3"/>
          <w:numId w:val="9"/>
        </w:numPr>
      </w:pPr>
      <w:r>
        <w:t>Just now</w:t>
      </w:r>
    </w:p>
    <w:p w14:paraId="6B936EFB" w14:textId="27C848CE" w:rsidR="009D2B49" w:rsidRDefault="009D2B49" w:rsidP="009D2B49">
      <w:pPr>
        <w:pStyle w:val="ListParagraph"/>
        <w:numPr>
          <w:ilvl w:val="1"/>
          <w:numId w:val="9"/>
        </w:numPr>
      </w:pPr>
      <w:r>
        <w:t>User ID</w:t>
      </w:r>
    </w:p>
    <w:p w14:paraId="499DD7D5" w14:textId="3D77DC57" w:rsidR="009D2B49" w:rsidRDefault="009D2B49" w:rsidP="009D2B49">
      <w:pPr>
        <w:pStyle w:val="ListParagraph"/>
        <w:numPr>
          <w:ilvl w:val="2"/>
          <w:numId w:val="9"/>
        </w:numPr>
      </w:pPr>
      <w:r>
        <w:t>Please confirm your user ID</w:t>
      </w:r>
    </w:p>
    <w:p w14:paraId="3A4CBF7C" w14:textId="55011118" w:rsidR="009D2B49" w:rsidRDefault="009D2B49" w:rsidP="009D2B49">
      <w:pPr>
        <w:pStyle w:val="ListParagraph"/>
        <w:numPr>
          <w:ilvl w:val="3"/>
          <w:numId w:val="9"/>
        </w:numPr>
      </w:pPr>
      <w:r>
        <w:t>{</w:t>
      </w:r>
      <w:proofErr w:type="spellStart"/>
      <w:r>
        <w:t>userID</w:t>
      </w:r>
      <w:proofErr w:type="spellEnd"/>
      <w:r>
        <w:t>}</w:t>
      </w:r>
    </w:p>
    <w:p w14:paraId="22CDDD3C" w14:textId="77777777" w:rsidR="001C0AED" w:rsidRDefault="001C0AED" w:rsidP="001C0AED">
      <w:pPr>
        <w:rPr>
          <w:b/>
          <w:bCs/>
        </w:rPr>
      </w:pPr>
    </w:p>
    <w:p w14:paraId="24F9A375" w14:textId="4EAD1AA4" w:rsidR="001C0AED" w:rsidRDefault="001C0AED" w:rsidP="001C0AED">
      <w:pPr>
        <w:rPr>
          <w:b/>
          <w:bCs/>
        </w:rPr>
      </w:pPr>
      <w:r>
        <w:rPr>
          <w:b/>
          <w:bCs/>
        </w:rPr>
        <w:t>Log Food Intent</w:t>
      </w:r>
    </w:p>
    <w:p w14:paraId="61E3E93B" w14:textId="4723F0B9" w:rsidR="001C0AED" w:rsidRDefault="00A879B3" w:rsidP="00A879B3">
      <w:pPr>
        <w:pStyle w:val="ListParagraph"/>
        <w:numPr>
          <w:ilvl w:val="1"/>
          <w:numId w:val="9"/>
        </w:numPr>
      </w:pPr>
      <w:r>
        <w:t>Food</w:t>
      </w:r>
    </w:p>
    <w:p w14:paraId="48D6BC4D" w14:textId="4E8286D3" w:rsidR="00A879B3" w:rsidRDefault="00A879B3" w:rsidP="00A879B3">
      <w:pPr>
        <w:pStyle w:val="ListParagraph"/>
        <w:numPr>
          <w:ilvl w:val="2"/>
          <w:numId w:val="9"/>
        </w:numPr>
      </w:pPr>
      <w:r>
        <w:t>What did you eat?</w:t>
      </w:r>
    </w:p>
    <w:p w14:paraId="009B97DA" w14:textId="1B6FE446" w:rsidR="00A879B3" w:rsidRDefault="00A879B3" w:rsidP="00A879B3">
      <w:pPr>
        <w:pStyle w:val="ListParagraph"/>
        <w:numPr>
          <w:ilvl w:val="3"/>
          <w:numId w:val="9"/>
        </w:numPr>
      </w:pPr>
      <w:r>
        <w:t>{food}</w:t>
      </w:r>
    </w:p>
    <w:p w14:paraId="2E951E9B" w14:textId="7ED5445D" w:rsidR="00A879B3" w:rsidRDefault="00A879B3" w:rsidP="00A879B3">
      <w:pPr>
        <w:pStyle w:val="ListParagraph"/>
        <w:numPr>
          <w:ilvl w:val="3"/>
          <w:numId w:val="9"/>
        </w:numPr>
      </w:pPr>
      <w:r>
        <w:t>{</w:t>
      </w:r>
      <w:proofErr w:type="spellStart"/>
      <w:r>
        <w:t>amount_food</w:t>
      </w:r>
      <w:proofErr w:type="spellEnd"/>
      <w:r>
        <w:t>} {food}</w:t>
      </w:r>
    </w:p>
    <w:p w14:paraId="6BA95D3C" w14:textId="549CA79E" w:rsidR="00422C49" w:rsidRDefault="00A879B3" w:rsidP="00422C49">
      <w:pPr>
        <w:pStyle w:val="ListParagraph"/>
        <w:numPr>
          <w:ilvl w:val="3"/>
          <w:numId w:val="9"/>
        </w:numPr>
      </w:pPr>
      <w:r>
        <w:t>I had {food}</w:t>
      </w:r>
    </w:p>
    <w:p w14:paraId="18D73D41" w14:textId="5D4CB0E2" w:rsidR="00422C49" w:rsidRDefault="00422C49" w:rsidP="00422C49">
      <w:pPr>
        <w:pStyle w:val="ListParagraph"/>
        <w:numPr>
          <w:ilvl w:val="1"/>
          <w:numId w:val="9"/>
        </w:numPr>
      </w:pPr>
      <w:proofErr w:type="spellStart"/>
      <w:r>
        <w:t>Amount_food</w:t>
      </w:r>
      <w:proofErr w:type="spellEnd"/>
    </w:p>
    <w:p w14:paraId="622AA65E" w14:textId="638FCA2A" w:rsidR="00422C49" w:rsidRDefault="00422C49" w:rsidP="00422C49">
      <w:pPr>
        <w:pStyle w:val="ListParagraph"/>
        <w:numPr>
          <w:ilvl w:val="2"/>
          <w:numId w:val="9"/>
        </w:numPr>
      </w:pPr>
      <w:r>
        <w:t>How much of this food did you have?</w:t>
      </w:r>
    </w:p>
    <w:p w14:paraId="1E4B8D8B" w14:textId="2AC50305" w:rsidR="00422C49" w:rsidRDefault="00422C49" w:rsidP="00422C49">
      <w:pPr>
        <w:pStyle w:val="ListParagraph"/>
        <w:numPr>
          <w:ilvl w:val="3"/>
          <w:numId w:val="9"/>
        </w:numPr>
      </w:pPr>
      <w:r>
        <w:t>{</w:t>
      </w:r>
      <w:proofErr w:type="spellStart"/>
      <w:r>
        <w:t>amount_food</w:t>
      </w:r>
      <w:proofErr w:type="spellEnd"/>
      <w:r>
        <w:t>}</w:t>
      </w:r>
    </w:p>
    <w:p w14:paraId="63119F58" w14:textId="308BF800" w:rsidR="00422C49" w:rsidRDefault="00422C49" w:rsidP="00422C49">
      <w:pPr>
        <w:pStyle w:val="ListParagraph"/>
        <w:numPr>
          <w:ilvl w:val="3"/>
          <w:numId w:val="9"/>
        </w:numPr>
      </w:pPr>
      <w:r>
        <w:t>I had {</w:t>
      </w:r>
      <w:proofErr w:type="spellStart"/>
      <w:r>
        <w:t>amount_food</w:t>
      </w:r>
      <w:proofErr w:type="spellEnd"/>
      <w:r>
        <w:t>}</w:t>
      </w:r>
    </w:p>
    <w:p w14:paraId="04B5DA3E" w14:textId="172C397D" w:rsidR="00422C49" w:rsidRDefault="00422C49" w:rsidP="00422C49">
      <w:pPr>
        <w:pStyle w:val="ListParagraph"/>
        <w:numPr>
          <w:ilvl w:val="3"/>
          <w:numId w:val="9"/>
        </w:numPr>
      </w:pPr>
      <w:r>
        <w:t>{</w:t>
      </w:r>
      <w:proofErr w:type="spellStart"/>
      <w:r>
        <w:t>amount_food</w:t>
      </w:r>
      <w:proofErr w:type="spellEnd"/>
      <w:r>
        <w:t>} {food}</w:t>
      </w:r>
    </w:p>
    <w:p w14:paraId="16A63C04" w14:textId="72E28253" w:rsidR="00422C49" w:rsidRDefault="00422C49" w:rsidP="00422C49">
      <w:pPr>
        <w:pStyle w:val="ListParagraph"/>
        <w:numPr>
          <w:ilvl w:val="1"/>
          <w:numId w:val="9"/>
        </w:numPr>
      </w:pPr>
      <w:r>
        <w:t>Meal</w:t>
      </w:r>
    </w:p>
    <w:p w14:paraId="76AEA795" w14:textId="53C0BAFB" w:rsidR="00422C49" w:rsidRDefault="00422C49" w:rsidP="00422C49">
      <w:pPr>
        <w:pStyle w:val="ListParagraph"/>
        <w:numPr>
          <w:ilvl w:val="2"/>
          <w:numId w:val="9"/>
        </w:numPr>
      </w:pPr>
      <w:r>
        <w:t>When did you eat this?</w:t>
      </w:r>
    </w:p>
    <w:p w14:paraId="23D211CB" w14:textId="39AB7DBA" w:rsidR="00422C49" w:rsidRDefault="00422C49" w:rsidP="00422C49">
      <w:pPr>
        <w:pStyle w:val="ListParagraph"/>
        <w:numPr>
          <w:ilvl w:val="3"/>
          <w:numId w:val="9"/>
        </w:numPr>
      </w:pPr>
      <w:r>
        <w:t>For {meal}</w:t>
      </w:r>
    </w:p>
    <w:p w14:paraId="030326E9" w14:textId="3F72A2B4" w:rsidR="00422C49" w:rsidRDefault="00422C49" w:rsidP="00422C49">
      <w:pPr>
        <w:pStyle w:val="ListParagraph"/>
        <w:numPr>
          <w:ilvl w:val="3"/>
          <w:numId w:val="9"/>
        </w:numPr>
      </w:pPr>
      <w:r>
        <w:t>At {meal}</w:t>
      </w:r>
    </w:p>
    <w:p w14:paraId="2BD8A1B1" w14:textId="666EC07F" w:rsidR="00422C49" w:rsidRDefault="00422C49" w:rsidP="00422C49">
      <w:pPr>
        <w:pStyle w:val="ListParagraph"/>
        <w:numPr>
          <w:ilvl w:val="3"/>
          <w:numId w:val="9"/>
        </w:numPr>
      </w:pPr>
      <w:r>
        <w:t>{meal}</w:t>
      </w:r>
    </w:p>
    <w:p w14:paraId="41DBAEA4" w14:textId="551A0639" w:rsidR="009D0A04" w:rsidRDefault="009D0A04" w:rsidP="009D0A04">
      <w:pPr>
        <w:pStyle w:val="ListParagraph"/>
        <w:numPr>
          <w:ilvl w:val="1"/>
          <w:numId w:val="9"/>
        </w:numPr>
      </w:pPr>
      <w:r>
        <w:t>User ID</w:t>
      </w:r>
    </w:p>
    <w:p w14:paraId="626DABDF" w14:textId="3372B5A6" w:rsidR="009D0A04" w:rsidRDefault="009D0A04" w:rsidP="009D0A04">
      <w:pPr>
        <w:pStyle w:val="ListParagraph"/>
        <w:numPr>
          <w:ilvl w:val="2"/>
          <w:numId w:val="9"/>
        </w:numPr>
      </w:pPr>
      <w:r>
        <w:t>Please confirm your user ID</w:t>
      </w:r>
    </w:p>
    <w:p w14:paraId="52AF6809" w14:textId="5E4F4ECB" w:rsidR="009D0A04" w:rsidRDefault="009D0A04" w:rsidP="009D0A04">
      <w:pPr>
        <w:pStyle w:val="ListParagraph"/>
        <w:numPr>
          <w:ilvl w:val="3"/>
          <w:numId w:val="9"/>
        </w:numPr>
      </w:pPr>
      <w:r>
        <w:t>{</w:t>
      </w:r>
      <w:proofErr w:type="spellStart"/>
      <w:r>
        <w:t>userID</w:t>
      </w:r>
      <w:proofErr w:type="spellEnd"/>
      <w:r>
        <w:t>}</w:t>
      </w:r>
    </w:p>
    <w:p w14:paraId="641EC2DB" w14:textId="50963B2F" w:rsidR="009D0A04" w:rsidRDefault="009D0A04" w:rsidP="009D0A04">
      <w:pPr>
        <w:rPr>
          <w:b/>
          <w:bCs/>
        </w:rPr>
      </w:pPr>
      <w:r>
        <w:rPr>
          <w:b/>
          <w:bCs/>
        </w:rPr>
        <w:t>Log Meal Intent</w:t>
      </w:r>
    </w:p>
    <w:p w14:paraId="2E6947A0" w14:textId="183D2F19" w:rsidR="009D0A04" w:rsidRDefault="009D0A04" w:rsidP="009D0A04">
      <w:r>
        <w:t xml:space="preserve">All speech prompts from the intents above are used here. </w:t>
      </w:r>
    </w:p>
    <w:p w14:paraId="7E4498D0" w14:textId="28A74F63" w:rsidR="00E74FF1" w:rsidRDefault="00E74FF1" w:rsidP="009D0A04"/>
    <w:p w14:paraId="359D4B21" w14:textId="14263028" w:rsidR="00E74FF1" w:rsidRDefault="007036EE" w:rsidP="009D0A04">
      <w:pPr>
        <w:rPr>
          <w:b/>
          <w:bCs/>
        </w:rPr>
      </w:pPr>
      <w:r>
        <w:rPr>
          <w:b/>
          <w:bCs/>
        </w:rPr>
        <w:t xml:space="preserve">Testing the intents without the back end </w:t>
      </w:r>
    </w:p>
    <w:p w14:paraId="18123C62" w14:textId="78D39D5E" w:rsidR="007036EE" w:rsidRDefault="007036EE" w:rsidP="009D0A04">
      <w:r>
        <w:t>To ensure that the trained model understands the user and that the correct intents are triggered, the developer console provides the “</w:t>
      </w:r>
      <w:r w:rsidRPr="007036EE">
        <w:rPr>
          <w:b/>
          <w:bCs/>
          <w:i/>
          <w:iCs/>
        </w:rPr>
        <w:t>Utterance Profiler”.</w:t>
      </w:r>
      <w:r>
        <w:rPr>
          <w:b/>
          <w:bCs/>
          <w:i/>
          <w:iCs/>
        </w:rPr>
        <w:t xml:space="preserve"> </w:t>
      </w:r>
      <w:r>
        <w:t xml:space="preserve">The utterance profiler takes typed speech input and provides responses based on the intents that the model was trained for. This provided a vital tool to ensure that throughout each step of conversation the correct slots were populated. </w:t>
      </w:r>
      <w:r w:rsidR="004F6838">
        <w:t xml:space="preserve">When providing an utterance, the profiler pulls out the available slot values and if any are missing, continues the conversation by prompting for these. </w:t>
      </w:r>
      <w:r w:rsidR="00940C6E">
        <w:t xml:space="preserve">An example of a step by step conversation can be seen in </w:t>
      </w:r>
      <w:r w:rsidR="00C847C6">
        <w:t>the figures below</w:t>
      </w:r>
      <w:r w:rsidR="00940C6E">
        <w:t xml:space="preserve">. </w:t>
      </w:r>
      <w:r w:rsidR="006D5936">
        <w:t xml:space="preserve">After each prompt the skill populates the slots with the corresponding values it </w:t>
      </w:r>
      <w:r w:rsidR="007C2DDA">
        <w:t>prompted</w:t>
      </w:r>
      <w:r w:rsidR="006D5936">
        <w:t xml:space="preserve"> for. </w:t>
      </w:r>
    </w:p>
    <w:p w14:paraId="506AA92B" w14:textId="22EFB636" w:rsidR="00B510B0" w:rsidRDefault="004328B5" w:rsidP="009D0A04">
      <w:r>
        <w:rPr>
          <w:noProof/>
        </w:rPr>
        <w:lastRenderedPageBreak/>
        <mc:AlternateContent>
          <mc:Choice Requires="wpg">
            <w:drawing>
              <wp:anchor distT="0" distB="0" distL="114300" distR="114300" simplePos="0" relativeHeight="251664384" behindDoc="0" locked="0" layoutInCell="1" allowOverlap="1" wp14:anchorId="28FF82E2" wp14:editId="1933D7CD">
                <wp:simplePos x="0" y="0"/>
                <wp:positionH relativeFrom="column">
                  <wp:posOffset>2042025</wp:posOffset>
                </wp:positionH>
                <wp:positionV relativeFrom="paragraph">
                  <wp:posOffset>3248025</wp:posOffset>
                </wp:positionV>
                <wp:extent cx="3803015" cy="2947035"/>
                <wp:effectExtent l="0" t="0" r="0" b="0"/>
                <wp:wrapSquare wrapText="bothSides"/>
                <wp:docPr id="13" name="Group 13"/>
                <wp:cNvGraphicFramePr/>
                <a:graphic xmlns:a="http://schemas.openxmlformats.org/drawingml/2006/main">
                  <a:graphicData uri="http://schemas.microsoft.com/office/word/2010/wordprocessingGroup">
                    <wpg:wgp>
                      <wpg:cNvGrpSpPr/>
                      <wpg:grpSpPr>
                        <a:xfrm>
                          <a:off x="0" y="0"/>
                          <a:ext cx="3803015" cy="2947035"/>
                          <a:chOff x="0" y="0"/>
                          <a:chExt cx="5727700" cy="4274185"/>
                        </a:xfrm>
                      </wpg:grpSpPr>
                      <pic:pic xmlns:pic="http://schemas.openxmlformats.org/drawingml/2006/picture">
                        <pic:nvPicPr>
                          <pic:cNvPr id="11" name="Picture 11" descr="A screenshot of a cell phone&#10;&#10;Description automatically generated"/>
                          <pic:cNvPicPr>
                            <a:picLocks noChangeAspect="1"/>
                          </pic:cNvPicPr>
                        </pic:nvPicPr>
                        <pic:blipFill>
                          <a:blip r:embed="rId13">
                            <a:extLst>
                              <a:ext uri="{28A0092B-C50C-407E-A947-70E740481C1C}">
                                <a14:useLocalDpi xmlns:a14="http://schemas.microsoft.com/office/drawing/2010/main" val="0"/>
                              </a:ext>
                            </a:extLst>
                          </a:blip>
                          <a:stretch>
                            <a:fillRect/>
                          </a:stretch>
                        </pic:blipFill>
                        <pic:spPr>
                          <a:xfrm>
                            <a:off x="0" y="0"/>
                            <a:ext cx="5727700" cy="3948430"/>
                          </a:xfrm>
                          <a:prstGeom prst="rect">
                            <a:avLst/>
                          </a:prstGeom>
                        </pic:spPr>
                      </pic:pic>
                      <wps:wsp>
                        <wps:cNvPr id="12" name="Text Box 12"/>
                        <wps:cNvSpPr txBox="1"/>
                        <wps:spPr>
                          <a:xfrm>
                            <a:off x="0" y="4007485"/>
                            <a:ext cx="5727700" cy="266700"/>
                          </a:xfrm>
                          <a:prstGeom prst="rect">
                            <a:avLst/>
                          </a:prstGeom>
                          <a:solidFill>
                            <a:prstClr val="white"/>
                          </a:solidFill>
                          <a:ln>
                            <a:noFill/>
                          </a:ln>
                        </wps:spPr>
                        <wps:txbx>
                          <w:txbxContent>
                            <w:p w14:paraId="5266737A" w14:textId="528F0306" w:rsidR="004328B5" w:rsidRPr="007E1D2A" w:rsidRDefault="004328B5" w:rsidP="004328B5">
                              <w:pPr>
                                <w:pStyle w:val="Caption"/>
                              </w:pPr>
                              <w:bookmarkStart w:id="7" w:name="_Ref15989718"/>
                              <w:r>
                                <w:t xml:space="preserve">Figure </w:t>
                              </w:r>
                              <w:r>
                                <w:fldChar w:fldCharType="begin"/>
                              </w:r>
                              <w:r>
                                <w:instrText xml:space="preserve"> SEQ Figure \* ARABIC </w:instrText>
                              </w:r>
                              <w:r>
                                <w:fldChar w:fldCharType="separate"/>
                              </w:r>
                              <w:r w:rsidR="00F62832">
                                <w:rPr>
                                  <w:noProof/>
                                </w:rPr>
                                <w:t>5</w:t>
                              </w:r>
                              <w:r>
                                <w:fldChar w:fldCharType="end"/>
                              </w:r>
                              <w:r>
                                <w:t>: Utterance Profiler (2)</w:t>
                              </w:r>
                              <w:bookmarkEnd w:id="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8FF82E2" id="Group 13" o:spid="_x0000_s1032" style="position:absolute;margin-left:160.8pt;margin-top:255.75pt;width:299.45pt;height:232.05pt;z-index:251664384;mso-width-relative:margin;mso-height-relative:margin" coordsize="57277,42741"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&#13;&#1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13;&#10;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13;&#10;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13;&#10;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&#13;&#1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13;&#10;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13;&#10;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13;&#10;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&#13;&#1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zs7O/6qqqv8eHh7/SEhI//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13;&#10;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3p6ev8CAgL/MjIy/9XV1f/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13;&#10;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7+/v//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13;&#10;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&#13;&#1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13;&#10;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13;&#10;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13;&#10;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29vb/+vr6////////////&#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6ja7/9nv+P/RbHd/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13;&#10;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13;&#10;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13;&#10;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13;&#10;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13;&#10;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13;&#10;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13;&#10;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13;&#10;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13;&#10;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13;&#10;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Wx3f9nv+P/qNrv////////////////////&#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6+vr/9vb2//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&#13;&#1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13;&#10;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13;&#10;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13;&#10;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&#13;&#1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13;&#10;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13;&#10;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13;&#10;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13;&#10;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&#13;&#1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u7u7/4qKiv8AAAD/mZmZ//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13;&#10;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yoqKv8J&#13;&#10;CQn/Xl5e//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13;&#10;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8PDw//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13;&#10;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&#13;&#1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13;&#10;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13;&#10;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13;&#10;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13;&#10;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13;&#10;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13;&#10;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13;&#10;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13;&#10;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13;&#10;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13;&#10;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13;&#10;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13;&#10;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13;&#10;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13;&#10;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13;&#10;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13;&#10;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13;&#10;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13;&#10;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13;&#10;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13;&#10;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13;&#10;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13;&#10;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13;&#10;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13;&#10;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13;&#10;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13;&#10;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13;&#10;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13;&#10;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13;&#10;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13;&#10;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13;&#10;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13;&#10;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13;&#10;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rr7f+xurv/1Nna//n4+v/7+vz/+/r8//n4+v/U2dr/sbq7/+rr7f/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vn7/9nd3v/Dysv/usLD/7rCw//Dysv/2d3e//r5&#13;&#10;+//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X09v/19Pb/+/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19Pb/9fT2//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ICAh/0pKSv/e3t//4ODh/7a1&#13;&#10;t//y8fP/+/r8/0RERP9cW1z/+/r8//v6/P/7+vz/+/r8/7++wP8HBwf/d3d4/+Pi5P/j4uT/dnZ3&#13;&#10;/wAAAP/Av8H/5+bo/9fW1//X1tf/FBQU/3R0df/X1tf/19bX//f2+P84ODj/Y2Nk//v6/P/JyMr/&#13;&#10;AAAA/42Mjf/r6uz/09LT/7++wP/7+vz/zMvN/wAAAP/My83/+/r8//v6/P/7+vz/+/r8//v6/P/7&#13;&#10;+vz/+/r8/8/U1v/p6+z/+/r8//v6/P+/x8j/tr7A/8nP0f/7+vz/6evs/8/U1v/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93d3v98fH3/FxcX/xcX&#13;&#10;F//S0dP/+/r8/0RERP9cW1z/+/r8//v6/P/7+vz/+/r8/yAfIP9lZWb/+/r8//v6/P/7+vz/+/r8&#13;&#10;/2NjZP8gICH/+/r8//v6/P/7+vz/GBgY/4iHiP/7+vz/+/r8/66ur/8AAAD/4ODh//v6/P/7+vz/&#13;&#10;+/r8/728vv9cW1z/BAQE/0FBQf/7+vz/+/r8/0xLTP9HR0f/+/r8//v6/P/7+vz/+/r8//v6/P/7&#13;&#10;+vz/8vL0/8/U1v/7+vz/+/r8//v6/P/7+vz/uMDB//f3+f/7+vz/+/r8/8/U1v/y8vT/+/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NTU1/wUFBf8AAAD/FxcX/2pq&#13;&#10;a//6+fv/+/r8/0VFRf8AAAD/AAAA/wAAAP8AAAD/bm5v//v6/P+qqqv/JSUm/wAAAP8AAAD/Jyco&#13;&#10;/6qqq//7+vz/+/r8//v6/P/7+vz/GBgY/4iHiP/7+vz/+/r8//v6/P89PT3/X15f//v6/P/DwsT/&#13;&#10;Hx4f/wAAAP8AAAD/Li4u/6Wlpv/7+vz/xsXH/wEBAf/R0NL/+/r8//v6/P/7+vz/+/r8//v6/P/7&#13;&#10;+vz/+/r8//r5+/+/x8j/8PDy//v6/P/7+vz/+fj6//v6/P/w8PL/v8fI//r5+//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6+fv/0NXW/7jA&#13;&#10;wv/Fy83/xcvN/7jAwv/Q1db/+vn7//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Lx8//Y19j/+vn7//v6/P/7+vz/+/r8//v6/P/7+vz/+/r8//r5+//j4uT/6Ofp&#13;&#10;//v6/P/7+vz/+/r8//v6/P/7+vz/+/r8//v6/P/7+vz/+/r8//v6/P/7+vz/+/r8//v6/P/7+vz/&#13;&#10;+/r8//v6/P/19Pb/39/g//n4+v/7+vz/+/r8//v6/P/7+vz/+/r8//v6/P/7+vz/+/r8//v6/P/7&#13;&#10;+vz/+/r8//v6/P/7+vz/+/r8//v6/P/6+fv/0NXW/7jAwv/Fy83/xcvN/7jAwv/Q1db/+vn7//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9fT2//X09v/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9cW1z/p6eo//v6/P/7+vz/+/r8//v6/P/7+vz/+/r8&#13;&#10;/+/u8P9HR0f/x8bI//v6/P/7+vz/+/r8//v6/P/7+vz/+/r8//v6/P/7+vz/+/r8//v6/P/7+vz/&#13;&#10;+/r8//X09v/19Pb/+/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9fT2&#13;&#10;//X09v/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9ERkf/Jico/+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WVxe/z9BQv/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Hn6//Hycv/uLq6/8vO0P/i6Oz/1Njb/+zz+P/m7fH/w8XH/9jd4P/t9Pn/5u3x/8PFx//Y&#13;&#10;3eD/7fT5/+30+f/t9Pn/7fT5/+30+f/t9Pn/7fT5/+30+f/t9Pn/7fT5/+30+f/t9Pn/4ujs/8PF&#13;&#10;x//c4uX/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Xx+P+Hy+j/tt7w/+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VmZz/hoqN/+30+f/t9Pn/4unt/9fd4v/t9Pn/7fT5&#13;&#10;/+30+f/t9Pn/7fT5/+30+f/t9Pn/7fT5/+Lp7f/X3eL/7fT5/+30+f/t9Pn/7fT5/+30+f/t9Pn/&#13;&#10;7fT5/+30+f/t9Pn/7fT5/+Tq7//t9Pn/7fT5/+30+f/t9Pn/lZmc/4aKj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h7fv8gISH/ICEh/yAhIf8gISH/ICEh/21wcv/t9Pn/REZH/yYnKP/t9Pn/&#13;&#10;7fT5/z5AQf8ICQn/5+7z/+30+f/t9Pn/7fT5/+30+f/t9Pn/7fT5/+30+f8+QEH/CAkJ/+fu8//t&#13;&#10;9Pn/2N7j/7i9wf/t9Pn/7fT5/+30+f/n7fL/YGNl/xUWFv8AAAD/HR4e/0tOT//l6/D/7fT5/0RG&#13;&#10;R/8mJyj/7fT5/+30+f/t9Pn/7fT5/+30+f/t9Pn/7fT5/+30+f/t9Pn/7fT5/+zz+P+yuLv/3OPn&#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9laGr/AAAA/4GFiP+Dh4r/g4eK/4OHiv+r&#13;&#10;sLT/7fT5/0RGR/8mJyj/7fT5/+30+f+fpKf/fH+C/+30+f/t9Pn/7fT5/+30+f/t9Pn/7fT5/+30&#13;&#10;+f/t9Pn/n6Sn/3x/gv/t9Pn/7fT5/4KGif8LCwz/7fT5/+30+f/t9Pn/VFZY/wMDA/9qbW//mZ6h&#13;&#10;/4OHiv9hZGb/5Orv/+30+f9ERkf/Jico/+30+f/t9Pn/7fT5/+30+f/t9Pn/7fT5/+30+f/t9Pn/&#13;&#10;7fT5/+30+f/S2N3/AAAA/6qvs//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ZWhq/wAA&#13;&#10;AP/p8PX/7fT5/+30+f/t9Pn/7fT5/+30+f9ERkf/Jico/+30+f/t9Pn/dHh6/0hKS//t9Pn/7fT5&#13;&#10;/+Pp7v9maWv/Jygp/yEiI/9aXV//7fT5/3R4ev9ISkv/7fT5/2lsbv8fICD/AAAA/zQ2N/82ODn/&#13;&#10;5uzx/yIjJP8kJSb/7fT5/+30+f/t9Pn/7fT5/+30+f/t9Pn/REZH/yYnKP/t9Pn/7fT5/+30+f+J&#13;&#10;jZD/Kywt/xEREv80Njf/rLG1/+30+f+eo6b/OTo8/wAAAP8lJif/NDY3/6musv/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9laGr/AAAA/wAAAP8AAAD/AAAA/xwdHf/t&#13;&#10;9Pn/7fT5/0RGR/8mJyj/7fT5/+30+f9SVFb/GRoa/+30+f/Fy8//AAAA/1daXP/t9Pn/7fT5/+30&#13;&#10;+f/t9Pn/UlRW/xkaGv/t9Pn/7fT5/2BjZf8LCwz/7fT5/+30+f/t9Pn/4unt/19iZP8AAAD/AAAA&#13;&#10;/zg5O//HzdH/7fT5/+30+f9ERkf/Jico/+30+f/t9Pn/JCUm/xcYGP/r8vf/7fT5/8/V2v8AAAD/&#13;&#10;V1pc/+30+f+vtLj/AAAA/6qvs//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ZWhq/wAA&#13;&#10;AP+ip6r/paqu/6Wqrv+us7f/7fT5/+30+f9ERkf/Jico/+30+f/t9Pn/UlRW/xkaGv/t9Pn/n6Sn&#13;&#10;/wAAAP+Xm57/7fT5/+30+f/t9Pn/7fT5/1JUVv8ZGhr/7fT5/+30+f9gY2X/CwsM/+30+f/t9Pn/&#13;&#10;7fT5/+30+f/t9Pn/vMHF/1VXWf8BAQH/CAkJ/8PJzf/t9Pn/REZH/yYnKP/t9Pn/6fD1/wQEBP9N&#13;&#10;T1H/7fT5/+30+f/t9Pn/Gxwc/zI0Nf/t9Pn/r7S4/wAAAP+qr7P/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2Voav8AAAD/6fD1/+30+f/t9Pn/7fT5/+30+f/t9Pn/REZH/yYnKP/t9Pn/&#13;&#10;7fT5/1JUVv8ZGhr/7fT5/5SYm/8AAAD/qq+z/+30+f/t9Pn/7fT5/+30+f9SVFb/GRoa/+30+f/t&#13;&#10;9Pn/YGNl/wsLDP/t9Pn/7fT5/+30+f/t9Pn/7fT5/+30+f/t9Pn/oaap/wAAAP91eXv/7fT5/0RG&#13;&#10;R/8mJyj/7fT5/+Tq7/8AAAD/XWBi/+30+f/t9Pn/7fT5/yorLP8pKiv/7fT5/6+0uP8AAAD/qq+z&#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9laGr/AAAA/+nw9f/t9Pn/7fT5/+30+f/t&#13;&#10;9Pn/7fT5/0RGR/8mJyj/7fT5/+30+f9SVFb/GRoa/+30+f+yt7v/AAAA/29ydP/t9Pn/7fT5/+30&#13;&#10;+f/t9Pn/UlRW/xkaGv/t9Pn/7fT5/2BjZf8KCwv/7fT5/+30+f/t9Pn/7fT5/+30+f/t9Pn/7fT5&#13;&#10;/83T2P8AAAD/XmFj/+30+f9ERkf/Jico/+30+f/t9Pn/FBUV/ygpKv/t9Pn/7fT5/+Ho7P8CAgL/&#13;&#10;SEpL/+30+f+vtLj/AAAA/6its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ZWhq/wAA&#13;&#10;AP+gpaj/o6er/6Onq/+jp6v/v8TI/+30+f9SVFb/EBAR/7K3u//t9Pn/UlRW/xkaGv/t9Pn/5uzx&#13;&#10;/xscHP8UFBX/fH+C/7i9wf+Xm57/6/L3/1JUVv8ZGhr/7fT5/+30+f+BhYj/AAAA/5aanf+tsrb/&#13;&#10;5+3y/3h7fv+JjZD/tLq9/6arr/9AQkP/AQEB/8DGyv/t9Pn/UlRW/xAQEf+yt7v/7fT5/2dqbP8B&#13;&#10;AQH/bXBy/7K4u/9OUFL/AAAA/5qfov/t9Pn/0Nbb/wAAAP9YW13/s7m8/87U2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0tjd&#13;&#10;/3F1d//IztL/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zz&#13;&#10;+P+yuLv/3OPn/+30+f/t9Pn/v8XJ/yAhIf8gISH/ICEh/yAhIf8gISH/YmRn/+30+f/t9Pn/7fT5&#13;&#10;/+30+f/t9Pn/7fT5/+30+f/t9Pn/7fT5/+30+f/t9Pn/7fT5/+30+f/t9Pn/7fT5/+30+f/t9Pn/&#13;&#10;7fT5/+30+f/t9Pn/7fT5/7O5vP8AAAD/pamt/+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o7/T/6vH2/+30+f/t9Pn/7fT5/+30+f/t9Pn/7fT5/+30+f/b4ub/2+Lm/+30&#13;&#10;+f/t9Pn/7fT5/+30+f/t9Pn/7fT5/+30+f/t9Pn/4Ofr/+30+f/t9Pn/7fT5/+zz+P/L0dX/0dfc&#13;&#10;/+30+f/t9Pn/7fT5/+30+f/t9Pn/6O/0/+rx9v/t9Pn/7fT5/+30+f/d5Oj/xcvP/+Tq7//t9Pn/&#13;&#10;7fT5/+30+f/t9Pn/7fT5/+Tq7//p8PX/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sNvv/4nM6P+o&#13;&#10;2O3/kM/p/1G13/9Ls97/3e72/+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S2N3/AAAA/6qvs//t9Pn/7fT5/7S6vf8AAAD/VVdZ/4OHiv+Dh4r/&#13;&#10;g4eK/6Wqrv/t9Pn/7fT5/+30+f/t9Pn/7fT5/+30+f/t9Pn/7fT5/+30+f/t9Pn/7fT5/+30+f/t&#13;&#10;9Pn/7fT5/+30+f/t9Pn/7fT5/+30+f/t9Pn/7fT5/+30+f+zubz/AAAA/6Wpr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7rf8P9vweT/SbLd/0Wx3f9lveL/xuTy/+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vz+f/r8/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9LY3f9xdXf/yM7S/+30+f/t9Pn/7fT5/+30+f/t&#13;&#10;9Pn/7fT5/+zz+P/N09j/7fT5/+30+f/t9Pn/7fT5/+30+f/t9Pn/7fT5/+30+f/t9Pn/7fT5/5WZ&#13;&#10;nP+Gio3/7fT5/+30+f/t9Pn/7fT5/+30+f/t9Pn/7fT5/+30+f/t9Pn/7fT5/+30+f/t9Pn/7fT5&#13;&#10;/+30+f/t9Pn/7fT5/+30+f/t9Pn/7fT5/+30+f/t9Pn/7fT5/+30+f/t9Pn/7fT5/+30+f/t9Pn/&#13;&#10;7fT5/8nP0/9wdHb/UFJU/6ClqP/t9Pn/pquv/1daXP9dYGL/zdPY/+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&#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&#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&#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09ne/2Zpa/+Tl5r/l5yf/0RGR/8AAAD/nqOm&#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9nf5P9UVlj/&#13;&#10;HR4e/wEBAf8dHh7/io6R/+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o7/T/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">
                <v:shape id="Picture 11" o:spid="_x0000_s1033" type="#_x0000_t75" alt="A screenshot of a cell phone&#10;&#10;Description automatically generated" style="position:absolute;width:57277;height:3948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">
                  <v:imagedata r:id="rId14" o:title="A screenshot of a cell phone&#10;&#10;Description automatically generated"/>
                </v:shape>
                <v:shape id="Text Box 12" o:spid="_x0000_s1034" type="#_x0000_t202" style="position:absolute;top:40074;width:57277;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" stroked="f">
                  <v:textbox inset="0,0,0,0">
                    <w:txbxContent>
                      <w:p w14:paraId="5266737A" w14:textId="528F0306" w:rsidR="004328B5" w:rsidRPr="007E1D2A" w:rsidRDefault="004328B5" w:rsidP="004328B5">
                        <w:pPr>
                          <w:pStyle w:val="Caption"/>
                        </w:pPr>
                        <w:bookmarkStart w:id="8" w:name="_Ref15989718"/>
                        <w:r>
                          <w:t xml:space="preserve">Figure </w:t>
                        </w:r>
                        <w:r>
                          <w:fldChar w:fldCharType="begin"/>
                        </w:r>
                        <w:r>
                          <w:instrText xml:space="preserve"> SEQ Figure \* ARABIC </w:instrText>
                        </w:r>
                        <w:r>
                          <w:fldChar w:fldCharType="separate"/>
                        </w:r>
                        <w:r w:rsidR="00F62832">
                          <w:rPr>
                            <w:noProof/>
                          </w:rPr>
                          <w:t>5</w:t>
                        </w:r>
                        <w:r>
                          <w:fldChar w:fldCharType="end"/>
                        </w:r>
                        <w:r>
                          <w:t>: Utterance Profiler (2)</w:t>
                        </w:r>
                        <w:bookmarkEnd w:id="8"/>
                      </w:p>
                    </w:txbxContent>
                  </v:textbox>
                </v:shape>
                <w10:wrap type="square"/>
              </v:group>
            </w:pict>
          </mc:Fallback>
        </mc:AlternateContent>
      </w:r>
      <w:r w:rsidR="00C847C6">
        <w:fldChar w:fldCharType="begin"/>
      </w:r>
      <w:r w:rsidR="00C847C6">
        <w:instrText xml:space="preserve"> REF _Ref15989447 \h </w:instrText>
      </w:r>
      <w:r w:rsidR="00C847C6">
        <w:fldChar w:fldCharType="separate"/>
      </w:r>
      <w:r w:rsidR="00C847C6">
        <w:t xml:space="preserve">Figure </w:t>
      </w:r>
      <w:r w:rsidR="00C847C6">
        <w:rPr>
          <w:noProof/>
        </w:rPr>
        <w:t>5</w:t>
      </w:r>
      <w:r w:rsidR="00C847C6">
        <w:t>: Utterance Profiler (1)</w:t>
      </w:r>
      <w:r w:rsidR="00C847C6">
        <w:fldChar w:fldCharType="end"/>
      </w:r>
      <w:r w:rsidR="00C847C6">
        <w:rPr>
          <w:noProof/>
        </w:rPr>
        <mc:AlternateContent>
          <mc:Choice Requires="wpg">
            <w:drawing>
              <wp:anchor distT="0" distB="0" distL="114300" distR="114300" simplePos="0" relativeHeight="251660288" behindDoc="0" locked="0" layoutInCell="1" allowOverlap="1" wp14:anchorId="72CD0705" wp14:editId="74EA8C44">
                <wp:simplePos x="0" y="0"/>
                <wp:positionH relativeFrom="column">
                  <wp:posOffset>0</wp:posOffset>
                </wp:positionH>
                <wp:positionV relativeFrom="paragraph">
                  <wp:posOffset>0</wp:posOffset>
                </wp:positionV>
                <wp:extent cx="3910330" cy="3096895"/>
                <wp:effectExtent l="0" t="0" r="1270" b="1905"/>
                <wp:wrapSquare wrapText="bothSides"/>
                <wp:docPr id="10" name="Group 10"/>
                <wp:cNvGraphicFramePr/>
                <a:graphic xmlns:a="http://schemas.openxmlformats.org/drawingml/2006/main">
                  <a:graphicData uri="http://schemas.microsoft.com/office/word/2010/wordprocessingGroup">
                    <wpg:wgp>
                      <wpg:cNvGrpSpPr/>
                      <wpg:grpSpPr>
                        <a:xfrm>
                          <a:off x="0" y="0"/>
                          <a:ext cx="3910330" cy="3096895"/>
                          <a:chOff x="0" y="0"/>
                          <a:chExt cx="3910330" cy="3096895"/>
                        </a:xfrm>
                      </wpg:grpSpPr>
                      <pic:pic xmlns:pic="http://schemas.openxmlformats.org/drawingml/2006/picture">
                        <pic:nvPicPr>
                          <pic:cNvPr id="8" name="Picture 8" descr="A screenshot of a cell phone&#10;&#10;Description automatically generated"/>
                          <pic:cNvPicPr>
                            <a:picLocks noChangeAspect="1"/>
                          </pic:cNvPicPr>
                        </pic:nvPicPr>
                        <pic:blipFill>
                          <a:blip r:embed="rId15">
                            <a:extLst>
                              <a:ext uri="{28A0092B-C50C-407E-A947-70E740481C1C}">
                                <a14:useLocalDpi xmlns:a14="http://schemas.microsoft.com/office/drawing/2010/main" val="0"/>
                              </a:ext>
                            </a:extLst>
                          </a:blip>
                          <a:stretch>
                            <a:fillRect/>
                          </a:stretch>
                        </pic:blipFill>
                        <pic:spPr>
                          <a:xfrm>
                            <a:off x="0" y="0"/>
                            <a:ext cx="3910330" cy="2771140"/>
                          </a:xfrm>
                          <a:prstGeom prst="rect">
                            <a:avLst/>
                          </a:prstGeom>
                        </pic:spPr>
                      </pic:pic>
                      <wps:wsp>
                        <wps:cNvPr id="9" name="Text Box 9"/>
                        <wps:cNvSpPr txBox="1"/>
                        <wps:spPr>
                          <a:xfrm>
                            <a:off x="0" y="2830195"/>
                            <a:ext cx="3910330" cy="266700"/>
                          </a:xfrm>
                          <a:prstGeom prst="rect">
                            <a:avLst/>
                          </a:prstGeom>
                          <a:solidFill>
                            <a:prstClr val="white"/>
                          </a:solidFill>
                          <a:ln>
                            <a:noFill/>
                          </a:ln>
                        </wps:spPr>
                        <wps:txbx>
                          <w:txbxContent>
                            <w:p w14:paraId="0F78100F" w14:textId="645BD526" w:rsidR="00C847C6" w:rsidRPr="00011059" w:rsidRDefault="00C847C6" w:rsidP="00C847C6">
                              <w:pPr>
                                <w:pStyle w:val="Caption"/>
                              </w:pPr>
                              <w:bookmarkStart w:id="9" w:name="_Ref15989447"/>
                              <w:r>
                                <w:t xml:space="preserve">Figure </w:t>
                              </w:r>
                              <w:r>
                                <w:fldChar w:fldCharType="begin"/>
                              </w:r>
                              <w:r>
                                <w:instrText xml:space="preserve"> SEQ Figure \* ARABIC </w:instrText>
                              </w:r>
                              <w:r>
                                <w:fldChar w:fldCharType="separate"/>
                              </w:r>
                              <w:r w:rsidR="00F62832">
                                <w:rPr>
                                  <w:noProof/>
                                </w:rPr>
                                <w:t>6</w:t>
                              </w:r>
                              <w:r>
                                <w:fldChar w:fldCharType="end"/>
                              </w:r>
                              <w:r>
                                <w:t>: Utterance Profiler (1)</w:t>
                              </w:r>
                              <w:bookmarkEnd w:id="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72CD0705" id="Group 10" o:spid="_x0000_s1035" style="position:absolute;margin-left:0;margin-top:0;width:307.9pt;height:243.85pt;z-index:251660288" coordsize="39103,30968"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&#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o2u//Z7/j/0Wx3f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13;&#10;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13;&#10;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13;&#10;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13;&#10;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13;&#10;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eMbm/+f1+//E5vT/xef0//j8/v//&#13;&#10;////mtXs/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6PY&#13;&#10;7v//////fMjn/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13;&#10;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gvOL/wuX0/+74&#13;&#10;/P//////7ff8/6LY7v9Fsd3/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mNTs/+n2+/9rweT/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13;&#10;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iy3f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13;&#10;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13;&#10;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13;&#10;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RbHd&#13;&#10;/2e/4/+o2u//////////////////////////////////////////////////////////////////&#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r6+v/29vb/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13;&#10;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&#13;&#1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13;&#10;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13;&#10;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13;&#10;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&#13;&#1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13;&#10;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13;&#10;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87Ozv+qqqr/Hh4e/0hIS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13;&#10;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&#13;&#1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enp6/wICAv8yMjL/1dXV//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13;&#10;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7+/v&#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13;&#10;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13;&#10;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&#13;&#1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13;&#10;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13;&#10;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b29v/6+vr/////////////////////////&#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13;&#10;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13;&#10;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13;&#10;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13;&#10;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13;&#10;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13;&#10;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13;&#10;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13;&#10;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13;&#10;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13;&#10;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13;&#10;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13;&#10;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13;&#10;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13;&#10;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&#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13;&#10;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13;&#10;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13;&#10;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13;&#10;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13;&#10;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13;&#10;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13;&#10;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13;&#10;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13;&#10;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13;&#10;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13;&#10;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13;&#10;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6uvt/7G6u//U2dr/+fj6//v6/P/7+vz/+fj6/9TZ2v+xurv/6uvt//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vn7/9nd3v/Dysv/usLD/7rCw//Dysv/2d3e&#13;&#10;//r5+//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X09v/19Pb/+/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19Pb/9fT2//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vn7/9bV1v/m5ef/+/r8//v6/P/7&#13;&#10;+vz/+vn7//r5+//7+vz/+/r8//v6/P/7+vz/+/r8//v6/P/7+vz/4uHj/9va2//7+vz/+/r8//v6&#13;&#10;/P/6+fv/+fj6//n4+v/5+Pr/+fj6//n4+v/5+Pr/+/r8//n4+v8/Pz//n5+g//v6/P/7+vz/8/L0&#13;&#10;/9DP0f/z8vT/+/r8/+3s7v8tLS3/urm7//v6/P/7+vz/+/r8//v6/P/7+vz/+/r8//v6/P/7+vz/&#13;&#10;+/r8//r5+//Q1db/uMDC/8XLzf/Fy83/uMDC/9DV1v/6+fv/+/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7y7vf8XFxf/AAAA/wAA&#13;&#10;AP8gHyD/5+bo//v6/P9ERET/XFtc//v6/P/7+vz/+/r8//v6/P/7+vz/ra2u/ykpKv8AAAD/AAAA&#13;&#10;/xUVFf+pqar/+/r8/3Fxcv8AAAD/AAAA/wAAAP8AAAD/AAAA/wAAAP/f3+D/qqqr/wkJCf/n5uj/&#13;&#10;+/r8/3p6e/8GBgb/AAAA/wQEBP9bWlv/+/r8/1xbXP9DQ0P/+/r8//v6/P/7+vz/+/r8//v6/P/7&#13;&#10;+vz/+/r8//v6/P/6+fv/v8fI//Dw8v/7+vz/+/r8//f3+f/7+vz/8PDy/7/HyP/6+fv/+/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93d3v98fH3/FxcX/xcXF//S0dP/+/r8&#13;&#10;/0RERP9cW1z/+/r8//v6/P/7+vz/+/r8/yAfIP9lZWb/+/r8//v6/P/7+vz/+/r8/2NjZP8gICH/&#13;&#10;+/r8//v6/P/7+vz/GBgY/4iHiP/7+vz/+/r8/66ur/8AAAD/4ODh//v6/P/7+vz/+/r8/728vv9c&#13;&#10;W1z/BAQE/0FBQf/7+vz/+/r8/0xLTP9HR0f/+/r8//v6/P/7+vz/+/r8//v6/P/7+vz/8vL0/8/U&#13;&#10;1v/7+vz/+/r8//v6/P/7+vz/uMDB//f3+f/7+vz/+/r8/8/U1v/y8vT/+/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v7vD/&#13;&#10;ExMT/3V1dv/7+vz/RERE/1xbXP/7+vz/+/r8//v6/P/7+vz/V1ZX/x0cHf/7+vz/+/r8//v6/P/7&#13;&#10;+vz/Gxob/1dWV//7+vz/+/r8//v6/P8YGBj/iIeI//v6/P/7+vz/zczO/wAAAP/Gxcf/+/r8//v6&#13;&#10;/P/7+vz/+/r8//v6/P+urq//AAAA/8rJy//7+vz/MTEx/2VlZv/7+vz/+/r8//v6/P/7+vz/+/r8&#13;&#10;//v6/P/7+vz/w8rM//v6/P/7+vz/+/r8//v6/P/f4eP/+/r8//v6/P/7+vz/w8rM//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vn7/9DV1v+4wML/xcvN/8XLzf+4wML/0NXW//r5+//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19Pb/9fT2//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1xbXP+np6j/+/r8//v6/P/7+vz/+/r8&#13;&#10;//v6/P/7+vz/7+7w/0dHR//Hxsj/+/r8//v6/P/7+vz/+/r8//v6/P/7+vz/+/r8//v6/P/7+vz/&#13;&#10;+/r8//v6/P/7+vz/9fT2//X09v/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19Pb/9fT2//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r8//v6/P/7+vz/+/r8//v6/P/7+vz/+/r8//v6/P/7+vz/+/r8//v6/P/7+vz/+/r8//v6&#13;&#10;/P/7+vz/+/r8//v6/P/7+vz/+/r8//v6/P/7+vz/+/r8//v6/P/7+vz/+/r8//v6/P/7+vz/+/r8&#13;&#10;//v6/P/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7+vz/+/r8//v6/P/7+vz/+/r8//v6/P/7+vz/+/r8//v6/P/7+vz/+/r8&#13;&#10;//v6/P/7+vz/+/r8//v6/P/7+vz/+/r8//v6/P/7+vz/+/r8//v6/P/7+vz/+/r8//v6/P/7+vz/&#13;&#10;+/r8//v6/P/7+vz/+/r8/+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v6/P/7+vz/+/r8//v6/P/7+vz/+/r8//v6/P/7+vz/&#13;&#10;+/r8//v6/P/7+vz/+/r8//v6/P/7+vz/+/r8//v6/P/7+vz/+/r8//v6/P/7+vz/+/r8//v6/P/7&#13;&#10;+vz/+/r8//v6/P/7+vz/+/r8//v6/P/7+vz/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r8//v6/P/7+vz/+/r8//v6/P/7&#13;&#10;+vz/+/r8//v6/P/7+vz/+/r8//v6/P/7+vz/+/r8//v6/P/7+vz/+/r8//v6/P/7+vz/+/r8//v6&#13;&#10;/P/7+vz/+/r8//v6/P/7+vz/+/r8//v6/P/7+vz/+/r8//v6/P/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7+vz/+/r8//v6&#13;&#10;/P/7+vz/+/r8//v6/P/7+vz/+/r8//v6/P/7+vz/+/r8//v6/P/7+vz/+/r8//v6/P/7+vz/+/r8&#13;&#10;//v6/P/7+vz/+/r8//v6/P/7+vz/+/r8//v6/P/7+vz/+/r8//v6/P/7+vz/+/r8/+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v6/P/7+vz/+/r8//v6/P/7+vz/+/r8//v6/P/7+vz/+/r8//v6/P/7+vz/+/r8//v6/P/7+vz/&#13;&#10;+/r8//v6/P/7+vz/+/r8//v6/P/7+vz/+/r8//v6/P/7+vz/+/r8//v6/P/7+vz/+/r8//v6/P/7&#13;&#10;+vz/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r8//v6/P/7+vz/+/r8//v6/P/7+vz/+/r8//v6/P/7+vz/+/r8//v6/P/7&#13;&#10;+vz/+/r8//v6/P/7+vz/+/r8//v6/P/7+vz/+/r8//v6/P/7+vz/+/r8//v6/P/7+vz/+/r8//v6&#13;&#10;/P/7+vz/+/r8//v6/P/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r8//v6/P/7+vz/&#13;&#10;+/r8//v6/P/7+vz/+/r8//v6/P/7+vz/+/r8//v6/P/7+vz/+/r8//v6/P/7+vz/+/r8//v6/P/7&#13;&#10;+vz/+/r8//v6/P/7+vz/+/r8//v6/P/7+vz/+/r8//v6/P/7+vz/+/r8//v6/P/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7&#13;&#10;+vz/+/r8//v6/P/7+vz/+/r8//v6/P/7+vz/+/r8//v6/P/7+vz/+/r8//v6/P/7+vz/+/r8//v6&#13;&#10;/P/7+vz/+/r8//v6/P/7+vz/+/r8//v6/P/7+vz/+/r8//v6/P/7+vz/+/r8//v6/P/7+vz/+/r8&#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v6/P/7+vz/+/r8//v6/P/7+vz/+/r8//v6/P/7+vz/+/r8//v6/P/7+vz/+/r8&#13;&#10;//v6/P/7+vz/+/r8//v6/P/7+vz/+/r8//v6/P/7+vz/+/r8//v6/P/7+vz/+/r8//v6/P/7+vz/&#13;&#10;+/r8//v6/P/7+vz/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r8//v6/P/7+vz/+/r8//v6/P/7+vz/+/r8//v6/P/7+vz/&#13;&#10;+/r8//v6/P/7+vz/+/r8//v6/P/7+vz/+/r8//v6/P/7+vz/+/r8//v6/P/7+vz/+/r8//v6/P/7&#13;&#10;+vz/+/r8//v6/P/7+vz/+/r8//v6/P/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7+vz/+/r8//v6/P/7+vz/+/r8//v6/P/7&#13;&#10;+vz/+/r8//v6/P/7+vz/+/r8//v6/P/7+vz/+/r8//v6/P/7+vz/+/r8//v6/P/7+vz/+/r8//v6&#13;&#10;/P/7+vz/+/r8//v6/P/7+vz/+/r8//v6/P/7+vz/+/r8/+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v6/P/7+vz/+/r8//v6&#13;&#10;/P/7+vz/+/r8//v6/P/7+vz/+/r8//v6/P/7+vz/+/r8//v6/P/7+vz/+/r8//v6/P/7+vz/+/r8&#13;&#10;//v6/P/7+vz/+/r8//v6/P/7+vz/+/r8//v6/P/7+vz/+/r8//v6/P/7+vz/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r8&#13;&#10;//v6/P/7+vz/+/r8//v6/P/7+vz/+/r8//v6/P/7+vz/+/r8//v6/P/7+vz/+/r8//v6/P/7+vz/&#13;&#10;+/r8//v6/P/7+vz/+/r8//v6/P/7+vz/+/r8//v6/P/7+vz/+/r8//v6/P/7+vz/+/r8//v6/P/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7+vz/+/r8//v6/P/7+vz/+/r8//v6/P/7+vz/+/r8//v6/P/7+vz/+/r8//v6/P/7&#13;&#10;+vz/+/r8//v6/P/7+vz/+/r8//v6/P/7+vz/+/r8//v6/P/7+vz/+/r8//v6/P/7+vz/+/r8//v6&#13;&#10;/P/7+vz/+/r8/+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v6/P/7+vz/+/r8//v6/P/7+vz/+/r8//v6/P/7+vz/+/r8//v6&#13;&#10;/P/7+vz/+/r8//v6/P/7+vz/+/r8//v6/P/7+vz/+/r8//v6/P/7+vz/+/r8//v6/P/7+vz/+/r8&#13;&#10;//v6/P/7+vz/+/r8//v6/P/7+vz/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&#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r8//v6/P/7+vz/+/r8//v6/P/7+vz/+/r8&#13;&#10;//v6/P/7+vz/+/r8//v6/P/7+vz/+/r8//v6/P/7+vz/+/r8//v6/P/7+vz/+/r8//v6/P/7+vz/&#13;&#10;+/r8//v6/P/7+vz/+/r8//v6/P/7+vz/+/r8//v6/P/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7+vz/+/r8//v6/P/7+vz/&#13;&#10;+/r8//v6/P/7+vz/+/r8//v6/P/7+vz/+/r8//v6/P/7+vz/+/r8//v6/P/7+vz/+/r8//v6/P/7&#13;&#10;+vz/+/r8//v6/P/7+vz/+/r8//v6/P/7+vz/+/r8//v6/P/7+vz/+/r8/+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v6/P/7&#13;&#10;+vz/+/r8//v6/P/7+vz/+/r8//v6/P/7+vz/+/r8//v6/P/7+vz/+/r8//v6/P/7+vz/+/r8//v6&#13;&#10;/P/7+vz/+/r8//v6/P/7+vz/+/r8//v6/P/7+vz/+/r8//v6/P/7+vz/+/r8//v6/P/7+vz/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r8//v6/P/7+vz/+/r8//v6/P/7+vz/+/r8//v6/P/7+vz/+/r8//v6/P/7+vz/+/r8&#13;&#10;//v6/P/7+vz/+/r8//v6/P/7+vz/+/r8//v6/P/7+vz/+/r8//v6/P/7+vz/+/r8//v6/P/7+vz/&#13;&#10;+/r8//v6/P/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7+vz/+/r8//v6/P/7+vz/+/r8//v6/P/7+vz/+/r8//v6/P/7+vz/&#13;&#10;+/r8//v6/P/7+vz/+/r8//v6/P/7+vz/+/r8//v6/P/7+vz/+/r8//v6/P/7+vz/+/r8//v6/P/7&#13;&#10;+vz/+/r8//v6/P/7+vz/+/r8/+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v6/P/7+vz/+/r8//v6/P/7+vz/+/r8//v6/P/7&#13;&#10;+vz/+/r8//v6/P/7+vz/+/r8//v6/P/7+vz/+/r8//v6/P/7+vz/+/r8//v6/P/7+vz/+/r8//v6&#13;&#10;/P/7+vz/+/r8//v6/P/7+vz/+/r8//v6/P/7+vz/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r8//v6/P/7+vz/+/r8//v6&#13;&#10;/P/7+vz/+/r8//v6/P/7+vz/+/r8//v6/P/7+vz/+/r8//v6/P/7+vz/+/r8//v6/P/7+vz/+/r8&#13;&#10;//v6/P/7+vz/+/r8//v6/P/7+vz/+/r8//v6/P/7+vz/+/r8//v6/P/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7+vz/+/r8&#13;&#10;//v6/P/7+vz/+/r8//v6/P/7+vz/+/r8//v6/P/7+vz/+/r8//v6/P/7+vz/+/r8//v6/P/7+vz/&#13;&#10;+/r8//v6/P/7+vz/+/r8//v6/P/7+vz/+/r8//v6/P/7+vz/+/r8//v6/P/7+vz/+/r8/+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7+vz/+/r8//v6/P/7+vz/+/r8//v6/P/7+vz/+/r8&#13;&#10;//v6/P/7+vz/+/r8//v6/P/7+vz/+/r8//v6/P/7+vz/+/r8//v6/P/7+vz/+/r8//v6/P/7+vz/&#13;&#10;+/r8//v6/P/7+vz/+/r8//v6/P/7+vz/+/r8/+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v6/P/7+vz/+/r8//v6/P/7+vz/&#13;&#10;+/r8//v6/P/7+vz/+/r8//v6/P/7+vz/+/r8//v6/P/7+vz/+/r8//v6/P/7+vz/+/r8//v6/P/7&#13;&#10;+vz/+/r8//v6/P/7+vz/+/r8//v6/P/7+vz/+/r8//v6/P/7+vz/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r8//v6/P/7&#13;&#10;+vz/+/r8//v6/P/7+vz/+/r8//v6/P/7+vz/+/r8//v6/P/7+vz/+/r8//v6/P/7+vz/+/r8//v6&#13;&#10;/P/7+vz/+/r8//v6/P/7+vz/+/r8//v6/P/7+vz/+/r8//v6/P/7+vz/+/r8//v6/P/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7+vz/+/r8//v6/P/7+vz/+/r8//v6/P/7+vz/+/r8//v6/P/7+vz/+/r8//v6/P/7+vz/+/r8&#13;&#10;//v6/P/7+vz/+/r8//v6/P/7+vz/+/r8//v6/P/7+vz/+/r8//v6/P/7+vz/+/r8//v6/P/7+vz/&#13;&#10;+/r8/+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v6/P/7+vz/+/r8//v6/P/7+vz/+/r8//v6/P/7+vz/+/r8//v6/P/7+vz/&#13;&#10;+/r8//v6/P/7+vz/+/r8//v6/P/7+vz/+/r8//v6/P/7+vz/+/r8//v6/P/7+vz/+/r8//v6/P/7&#13;&#10;+vz/+/r8//v6/P/7+vz/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r8//v6/P/7+vz/+/r8//v6/P/7+vz/+/r8//v6/P/7&#13;&#10;+vz/+/r8//v6/P/7+vz/+/r8//v6/P/7+vz/+/r8//v6/P/7+vz/+/r8//v6/P/7+vz/+/r8//v6&#13;&#10;/P/7+vz/+/r8//v6/P/7+vz/+/r8//v6/P/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7+vz/+/r8//v6/P/7+vz/+/r8//v6&#13;&#10;/P/7+vz/+/r8//v6/P/7+vz/+/r8//v6/P/7+vz/+/r8//v6/P/7+vz/+/r8//v6/P/7+vz/+/r8&#13;&#10;//v6/P/7+vz/+/r8//v6/P/7+vz/+/r8//v6/P/7+vz/+/r8/+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v6/P/7+vz/+/r8&#13;&#10;//v6/P/7+vz/+/r8//v6/P/7+vz/+/r8//v6/P/7+vz/+/r8//v6/P/7+vz/+/r8//v6/P/7+vz/&#13;&#10;+/r8//v6/P/7+vz/+/r8//v6/P/7+vz/+/r8//v6/P/7+vz/+/r8//v6/P/7+vz/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r8//v6/P/7+vz/+/r8//v6/P/7+vz/+/r8//v6/P/7+vz/+/r8//v6/P/7+vz/+/r8//v6/P/7&#13;&#10;+vz/+/r8//v6/P/7+vz/+/r8//v6/P/7+vz/+/r8//v6/P/7+vz/+/r8//v6/P/7+vz/+/r8//v6&#13;&#10;/P/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7+vz/+/r8//v6/P/7+vz/+/r8//v6/P/7+vz/+/r8//v6/P/7+vz/+/r8//v6&#13;&#10;/P/7+vz/+/r8//v6/P/7+vz/+/r8//v6/P/7+vz/+/r8//v6/P/7+vz/+/r8//v6/P/7+vz/+/r8&#13;&#10;//v6/P/7+vz/+/r8/+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v6/P/7+vz/+/r8//v6/P/7+vz/+/r8//v6/P/7+vz/+/r8&#13;&#10;//v6/P/7+vz/+/r8//v6/P/7+vz/+/r8//v6/P/7+vz/+/r8//v6/P/7+vz/+/r8//v6/P/7+vz/&#13;&#10;+/r8//v6/P/7+vz/+/r8//v6/P/7+vz/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r8//v6/P/7+vz/+/r8//v6/P/7+vz/&#13;&#10;+/r8//v6/P/7+vz/+/r8//v6/P/7+vz/+/r8//v6/P/7+vz/+/r8//v6/P/7+vz/+/r8//v6/P/7&#13;&#10;+vz/+/r8//v6/P/7+vz/+/r8//v6/P/7+vz/+/r8//v6/P/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7+vz/+/r8//v6/P/7&#13;&#10;+vz/+/r8//v6/P/7+vz/+/r8//v6/P/7+vz/+/r8//v6/P/7+vz/+/r8//v6/P/7+vz/+/r8//v6&#13;&#10;/P/7+vz/+/r8//v6/P/7+vz/+/r8//v6/P/7+vz/+/r8//v6/P/7+vz/+/r8/+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v6&#13;&#10;/P/7+vz/+/r8//v6/P/7+vz/+/r8//v6/P/7+vz/+/r8//v6/P/7+vz/+/r8//v6/P/7+vz/+/r8&#13;&#10;//v6/P/7+vz/+/r8//v6/P/7+vz/+/r8//v6/P/7+vz/+/r8//v6/P/7+vz/+/r8//v6/P/7+vz/&#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r8//v6/P/7+vz/+/r8//v6/P/7+vz/+/r8//v6/P/7+vz/+/r8//v6/P/7+vz/&#13;&#10;+/r8//v6/P/7+vz/+/r8//v6/P/7+vz/+/r8//v6/P/7+vz/+/r8//v6/P/7+vz/+/r8//v6/P/7&#13;&#10;+vz/+/r8//v6/P/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7+vz/+/r8//v6/P/7+vz/+/r8//v6/P/7+vz/+/r8//v6/P/7&#13;&#10;+vz/+/r8//v6/P/7+vz/+/r8//v6/P/7+vz/+/r8//v6/P/7+vz/+/r8//v6/P/7+vz/+/r8//v6&#13;&#10;/P/7+vz/+/r8//v6/P/7+vz/+/r8/+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v6/P/7+vz/+/r8//v6/P/7+vz/+/r8//v6&#13;&#10;/P/7+vz/+/r8//v6/P/7+vz/+/r8//v6/P/7+vz/+/r8//v6/P/7+vz/+/r8//v6/P/7+vz/+/r8&#13;&#10;//v6/P/7+vz/+/r8//v6/P/7+vz/+/r8//v6/P/7+vz/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REZH/yYnKP/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v6/P/7+vz/+/r8//v6/P/7+vz/+/r8//v6/P/7+vz/+/r8//v6/P/7+vz/+/r8//v6&#13;&#10;/P/7+vz/+/r8//v6/P/7+vz/+/r8//v6/P/7+vz/+/r8//v6/P/7+vz/+/r8//v6/P/7+vz/+/r8&#13;&#10;//v6/P/7+vz/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9ZXF7/P0FC/+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r8//v6/P/7+vz/+/r8//v6/P/7+vz/+/r8//v6/P/7+vz/+/r8&#13;&#10;//v6/P/7+vz/+/r8//v6/P/7+vz/+/r8//v6/P/7+vz/+/r8//v6/P/7+vz/+/r8//v6/P/7+vz/&#13;&#10;+/r8//v6/P/7+vz/+/r8//v6/P/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7+vz/+/r8//v6/P/7+vz/+/r8//v6/P/7+vz/&#13;&#10;+/r8//v6/P/7+vz/+/r8//v6/P/7+vz/+/r8//v6/P/7+vz/+/r8//v6/P/7+vz/+/r8//v6/P/7&#13;&#10;+vz/+/r8//v6/P/7+vz/+/r8//v6/P/7+vz/+/r8/+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v6/P/7+vz/+/r8//v6/P/7&#13;&#10;+vz/+/r8//v6/P/7+vz/+/r8//v6/P/7+vz/+/r8//v6/P/7+vz/+/r8//v6/P/7+vz/+/r8//v6&#13;&#10;/P/7+vz/+/r8//v6/P/7+vz/+/r8//v6/P/7+vz/+/r8//v6/P/7+vz/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r8//v6&#13;&#10;/P/7+vz/+/r8//v6/P/7+vz/+/r8//v6/P/7+vz/+/r8//v6/P/7+vz/+/r8//v6/P/7+vz/+/r8&#13;&#10;//v6/P/7+vz/+/r8//v6/P/7+vz/+/r8//v6/P/7+vz/+/r8//v6/P/7+vz/+/r8//v6/P/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7+vz/+/r8//v6/P/7+vz/+/r8//v6/P/7+vz/+/r8//v6/P/7+vz/+/r8//v6/P/7+vz/&#13;&#10;+/r8//v6/P/7+vz/+/r8//v6/P/7+vz/+/r8//v6/P/7+vz/+/r8//v6/P/7+vz/+/r8//v6/P/7&#13;&#10;+vz/+/r8/+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v6/P/7+vz/+/r8//v6/P/7+vz/+/r8//v6/P/7+vz/+/r8//v6/P/7&#13;&#10;+vz/+/r8//v6/P/7+vz/+/r8//v6/P/7+vz/+/r8//v6/P/7+vz/+/r8//v6/P/7+vz/+/r8//v6&#13;&#10;/P/7+vz/+/r8//v6/P/7+vz/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r8//v6/P/7+vz/+/r8//v6/P/7+vz/+/r8//v6&#13;&#10;/P/7+vz/+/r8//v6/P/7+vz/+/r8//v6/P/7+vz/+/r8//v6/P/7+vz/+/r8//v6/P/7+vz/+/r8&#13;&#10;//v6/P/7+vz/+/r8//v6/P/7+vz/+/r8//v6/P/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Hn6//Hycv/uLq6&#13;&#10;/8vO0P/i6Oz/1Njb/+zz+P/m7fH/w8XH/9jd4P/t9Pn/5u3x/8PFx//Y3eD/7fT5/+30+f/t9Pn/&#13;&#10;7fT5/+30+f/t9Pn/7fT5/+30+f/t9Pn/7fT5/+30+f/t9Pn/4ujs/8PFx//c4uX/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7+vz/+/r8//v6/P/7+vz/+/r8&#13;&#10;//v6/P/7+vz/+/r8//v6/P/7+vz/+/r8//v6/P/7+vz/+/r8//v6/P/7+vz/+/r8//v6/P/7+vz/&#13;&#10;+/r8//v6/P/7+vz/+/r8//v6/P/7+vz/+/r8//v6/P/7+vz/+/r8/+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v6/P/7+vz/&#13;&#10;+/r8//v6/P/7+vz/+/r8//v6/P/7+vz/+/r8//v6/P/7+vz/+/r8//v6/P/7+vz/+/r8//v6/P/7&#13;&#10;+vz/+/r8//v6/P/7+vz/+/r8//v6/P/7+vz/+/r8//v6/P/7+vz/+/r8//v6/P/7+vz/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r8//v6/P/7+vz/+/r8//v6/P/7+vz/+/r8//v6/P/7+vz/+/r8//v6/P/7+vz/+/r8//v6&#13;&#10;/P/7+vz/+/r8//v6/P/7+vz/+/r8//v6/P/7+vz/+/r8//v6/P/7+vz/+/r8//v6/P/7+vz/+/r8&#13;&#10;//v6/P/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7+vz/+/r8//v6/P/7+vz/+/r8//v6/P/7+vz/+/r8//v6/P/7+vz/+/r8&#13;&#10;//v6/P/7+vz/+/r8//v6/P/7+vz/+/r8//v6/P/7+vz/+/r8//v6/P/7+vz/+/r8//v6/P/7+vz/&#13;&#10;+/r8//v6/P/7+vz/+/r8/+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v6/P/7+vz/+/r8//v6/P/7+vz/+/r8//v6/P/7+vz/&#13;&#10;+/r8//v6/P/7+vz/+/r8//v6/P/7+vz/+/r8//v6/P/7+vz/+/r8//v6/P/7+vz/+/r8//v6/P/7&#13;&#10;+vz/+/r8//v6/P/7+vz/+/r8//v6/P/7+vz/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r8//v6/P/7+vz/+/r8//v6/P/7&#13;&#10;+vz/+/r8//v6/P/7+vz/+/r8//v6/P/7+vz/+/r8//v6/P/7+vz/+/r8//v6/P/7+vz/+/r8//v6&#13;&#10;/P/7+vz/+/r8//v6/P/7+vz/+/r8//v6/P/7+vz/+/r8//v6/P/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7+vz/+/r8//v6&#13;&#10;/P/7+vz/+/r8//v6/P/7+vz/+/r8//v6/P/7+vz/+/r8//v6/P/7+vz/+/r8//v6/P/7+vz/+/r8&#13;&#10;//v6/P/7+vz/+/r8//v6/P/7+vz/+/r8//v6/P/7+vz/+/r8//v6/P/7+vz/+/r8/+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v6/P/7+vz/+/r8//v6/P/7+vz/+/r8//v6/P/7+vz/+/r8//v6/P/7+vz/+/r8//v6/P/7+vz/&#13;&#10;+/r8//v6/P/7+vz/+/r8//v6/P/7+vz/+/r8//v6/P/7+vz/+/r8//v6/P/7+vz/+/r8//v6/P/7&#13;&#10;+vz/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r8//v6/P/7+vz/+/r8//v6/P/7+vz/+/r8//v6/P/7+vz/+/r8//v6/P/7&#13;&#10;+vz/+/r8//v6/P/7+vz/+/r8//v6/P/7+vz/+/r8//v6/P/7+vz/+/r8//v6/P/7+vz/+/r8//v6&#13;&#10;/P/7+vz/+/r8//v6/P/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l8fj/h8vo/7be8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lZmc/4aKjf/t9Pn/&#13;&#10;7fT5/+Lp7f/X3eL/7fT5/+30+f/t9Pn/7fT5/+30+f/t9Pn/7fT5/+30+f/i6e3/193i/+30+f/t&#13;&#10;9Pn/7fT5/+30+f/t9Pn/7fT5/+30+f/t9Pn/7fT5/+30+f/k6u//7fT5/+30+f/t9Pn/7fT5/5WZ&#13;&#10;nP+Gio3/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9laGr/AAAA/4GFiP+Dh4r/g4eK/4OH&#13;&#10;iv+rsLT/7fT5/0RGR/8mJyj/7fT5/+30+f+fpKf/fH+C/+30+f/t9Pn/7fT5/+30+f/t9Pn/7fT5&#13;&#10;/+30+f/t9Pn/n6Sn/3x/gv/t9Pn/7fT5/4KGif8LCwz/7fT5/+30+f/t9Pn/VFZY/wMDA/9qbW//&#13;&#10;mZ6h/4OHiv9hZGb/5Orv/+30+f9ERkf/Jico/+30+f/t9Pn/7fT5/+30+f/t9Pn/7fT5/+30+f/t&#13;&#10;9Pn/7fT5/+30+f/S2N3/AAAA/6qvs//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2Voav8AAAD/6fD1&#13;&#10;/+30+f/t9Pn/7fT5/+30+f/t9Pn/REZH/yYnKP/t9Pn/7fT5/3R4ev9ISkv/7fT5/+30+f/j6e7/&#13;&#10;Zmlr/ycoKf8hIiP/Wl1f/+30+f90eHr/SEpL/+30+f9pbG7/HyAg/wAAAP80Njf/Njg5/+bs8f8i&#13;&#10;IyT/JCUm/+30+f/t9Pn/7fT5/+30+f/t9Pn/7fT5/0RGR/8mJyj/7fT5/+30+f/t9Pn/iY2Q/yss&#13;&#10;Lf8RERL/NDY3/6yxtf/t9Pn/nqOm/zk6PP8AAAD/JSYn/zQ2N/+prrL/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ZWhq/wAAAP/M09f/0dfc/9HX3P/U2t//7fT5/+30+f9ERkf/Jico/+30+f/t9Pn/UlRW/xkaGv/t&#13;&#10;9Pn/7fT5/0VHSP8AAAD/LS4v/2xvcf9UVlj/7fT5/1JUVv8ZGhr/7fT5/3J2eP8nKCn/BQUF/2Nl&#13;&#10;aP9jZWj/5+3y/2hrbf8AAAD/QUNE/7/Fyf/t9Pn/7fT5/+30+f/t9Pn/REZH/yYnKP/t9Pn/7fT5&#13;&#10;/46Slf8AAAD/JCUm/2lsbv8TExT/AQEB/7/Fyf+hpqn/SUtM/wAAAP9DRUb/Y2Vo/7i9w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9laGr/AAAA/wAAAP8AAAD/AAAA/xwdHf/t9Pn/7fT5/0RGR/8mJyj/7fT5/+30&#13;&#10;+f9SVFb/GRoa/+30+f/Fy8//AAAA/1daXP/t9Pn/7fT5/+30+f/t9Pn/UlRW/xkaGv/t9Pn/7fT5&#13;&#10;/2BjZf8LCwz/7fT5/+30+f/t9Pn/4unt/19iZP8AAAD/AAAA/zg5O//HzdH/7fT5/+30+f9ERkf/&#13;&#10;Jico/+30+f/t9Pn/JCUm/xcYGP/r8vf/7fT5/8/V2v8AAAD/V1pc/+30+f+vtLj/AAAA/6qvs//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ZWhq/wAAAP/p8PX/7fT5/+30+f/t9Pn/&#13;&#10;7fT5/+30+f9ERkf/Jico/+30+f/t9Pn/UlRW/xkaGv/t9Pn/lJib/wAAAP+qr7P/7fT5/+30+f/t&#13;&#10;9Pn/7fT5/1JUVv8ZGhr/7fT5/+30+f9gY2X/CwsM/+30+f/t9Pn/7fT5/+30+f/t9Pn/7fT5/+30&#13;&#10;+f+hpqn/AAAA/3V5e//t9Pn/REZH/yYnKP/t9Pn/5Orv/wAAAP9dYGL/7fT5/+30+f/t9Pn/Kiss&#13;&#10;/ykqK//t9Pn/r7S4/wAAAP+qr7P/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9laGr/AAAA/+nw9f/t&#13;&#10;9Pn/7fT5/+30+f/t9Pn/7fT5/0RGR/8mJyj/7fT5/+30+f9SVFb/GRoa/+30+f+yt7v/AAAA/29y&#13;&#10;dP/t9Pn/7fT5/+30+f/t9Pn/UlRW/xkaGv/t9Pn/7fT5/2BjZf8KCwv/7fT5/+30+f/t9Pn/7fT5&#13;&#10;/+30+f/t9Pn/7fT5/83T2P8AAAD/XmFj/+30+f9ERkf/Jico/+30+f/t9Pn/FBUV/ygpKv/t9Pn/&#13;&#10;7fT5/+Ho7P8CAgL/SEpL/+30+f+vtLj/AAAA/6its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2Vo&#13;&#10;av8AAAD/oKWo/6Onq/+jp6v/o6er/7/EyP/t9Pn/UlRW/xAQEf+yt7v/7fT5/1JUVv8ZGhr/7fT5&#13;&#10;/+bs8f8bHBz/FBQV/3x/gv+4vcH/l5ue/+vy9/9SVFb/GRoa/+30+f/t9Pn/gYWI/wAAAP+Wmp3/&#13;&#10;rbK2/+ft8v94e37/iY2Q/7S6vf+mq6//QEJD/wEBAf/Axsr/7fT5/1JUVv8QEBH/sre7/+30+f9n&#13;&#10;amz/AQEB/21wcv+yuLv/TlBS/wAAAP+an6L/7fT5/9DW2/8AAAD/WFtd/7O5vP/O1N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S2N3/cXV3&#13;&#10;/8jO0v/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zz+P+yuLv/3OPn/+30&#13;&#10;+f/t9Pn/v8XJ/yAhIf8gISH/ICEh/yAhIf8gISH/YmRn/+30+f/t9Pn/7fT5/+30+f/t9Pn/7fT5&#13;&#10;/+30+f/t9Pn/7fT5/+30+f/t9Pn/7fT5/+30+f/t9Pn/7fT5/+30+f/t9Pn/7fT5/+30+f/t9Pn/&#13;&#10;7fT5/7O5vP8AAAD/pamt/+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o&#13;&#10;7/T/6vH2/+30+f/t9Pn/7fT5/+30+f/t9Pn/7fT5/+30+f/b4ub/2+Lm/+30+f/t9Pn/7fT5/+30&#13;&#10;+f/t9Pn/7fT5/+30+f/t9Pn/4Ofr/+30+f/t9Pn/7fT5/+zz+P/L0dX/0dfc/+30+f/t9Pn/7fT5&#13;&#10;/+30+f/t9Pn/6O/0/+rx9v/t9Pn/7fT5/+30+f/d5Oj/xcvP/+Tq7//t9Pn/7fT5/+30+f/t9Pn/&#13;&#10;7fT5/+Tq7//p8PX/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0tjd&#13;&#10;/wAAAP+qr7P/7fT5/+30+f+0ur3/AAAA/1VXWf+Dh4r/g4eK/4OHiv+lqq7/7fT5/+30+f/t9Pn/&#13;&#10;7fT5/+30+f/t9Pn/7fT5/+30+f/t9Pn/7fT5/+30+f/t9Pn/7fT5/+30+f/t9Pn/7fT5/+30+f/t&#13;&#10;9Pn/7fT5/+30+f/t9Pn/s7m8/wAAAP+lqa3/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7+vz/+/r8//v6/P/7+vz/+/r8//v6/P/7+vz/+/r8//v6/P/7+vz/&#13;&#10;+/r8//v6/P/7+vz/+/r8//v6/P/7+vz/+/r8//v6/P/7+vz/+/r8//v6/P/7+vz/+/r8//v6/P/7&#13;&#10;+vz/+/r8//v6/P/7+vz/+/r8/+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v6/P/7+vz/+/r8//v6/P/7+vz/+/r8//v6/P/7&#13;&#10;+vz/+/r8//v6/P/7+vz/+/r8//v6/P/7+vz/+/r8//v6/P/7+vz/+/r8//v6/P/7+vz/+/r8//v6&#13;&#10;/P/7+vz/+/r8//v6/P/7+vz/+/r8//v6/P/7+vz/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r8//v6/P/7+vz/+/r8//v6&#13;&#10;/P/7+vz/+/r8//v6/P/7+vz/+/r8//v6/P/7+vz/+/r8//v6/P/7+vz/+/r8//v6/P/7+vz/+/r8&#13;&#10;//v6/P/7+vz/+/r8//v6/P/7+vz/+/r8//v6/P/7+vz/+/r8//v6/P/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7+vz/+/r8&#13;&#10;//v6/P/7+vz/+/r8//v6/P/7+vz/+/r8//v6/P/7+vz/+/r8//v6/P/7+vz/+/r8//v6/P/7+vz/&#13;&#10;+/r8//v6/P/7+vz/+/r8//v6/P/7+vz/+/r8//v6/P/7+vz/+/r8//v6/P/7+vz/+/r8/+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7+vz/+/r8//v6/P/7+vz/+/r8//v6/P/7+vz/+/r8&#13;&#10;//v6/P/7+vz/+/r8//v6/P/7+vz/+/r8//v6/P/7+vz/+/r8//v6/P/7+vz/+/r8//v6/P/7+vz/&#13;&#10;+/r8//v6/P/7+vz/+/r8//v6/P/7+vz/+/r8/+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v6/P/7+vz/+/r8//v6/P/7+vz/&#13;&#10;+/r8//v6/P/7+vz/+/r8//v6/P/7+vz/+/r8//v6/P/7+vz/+/r8//v6/P/7+vz/+/r8//v6/P/7&#13;&#10;+vz/+/r8//v6/P/7+vz/+/r8//v6/P/7+vz/+/r8//v6/P/7+vz/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r8//v6/P/7&#13;&#10;+vz/+/r8//v6/P/7+vz/+/r8//v6/P/7+vz/+/r8//v6/P/7+vz/+/r8//v6/P/7+vz/+/r8//v6&#13;&#10;/P/7+vz/+/r8//v6/P/7+vz/+/r8//v6/P/7+vz/+/r8//v6/P/7+vz/+/r8//v6/P/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7+vz/+/r8//v6/P/7+vz/+/r8//v6/P/7+vz/+/r8//v6/P/7+vz/+/r8//v6/P/7+vz/+/r8&#13;&#10;//v6/P/7+vz/+/r8//v6/P/7+vz/+/r8//v6/P/7+vz/+/r8//v6/P/7+vz/+/r8//v6/P/7+vz/&#13;&#10;+/r8/+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v6/P/7+vz/+/r8//v6/P/7+vz/+/r8//v6/P/7+vz/+/r8//v6/P/7+vz/&#13;&#10;+/r8//v6/P/7+vz/+/r8//v6/P/7+vz/+/r8//v6/P/7+vz/+/r8//v6/P/7+vz/+/r8//v6/P/7&#13;&#10;+vz/+/r8//v6/P/7+vz/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r8//v6/P/7+vz/+/r8//v6/P/7+vz/+/r8//v6/P/7&#13;&#10;+vz/+/r8//v6/P/7+vz/+/r8//v6/P/7+vz/+/r8//v6/P/7+vz/+/r8//v6/P/7+vz/+/r8//v6&#13;&#10;/P/7+vz/+/r8//v6/P/7+vz/+/r8//v6/P/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7+vz/+/r8//v6/P/7+vz/+/r8//v6&#13;&#10;/P/7+vz/+/r8//v6/P/7+vz/+/r8//v6/P/7+vz/+/r8//v6/P/7+vz/+/r8//v6/P/7+vz/+/r8&#13;&#10;//v6/P/7+vz/+/r8//v6/P/7+vz/+/r8//v6/P/7+vz/+/r8/+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v6/P/7+vz/+/r8&#13;&#10;//v6/P/7+vz/+/r8//v6/P/7+vz/+/r8//v6/P/7+vz/+/r8//v6/P/7+vz/+/r8//v6/P/7+vz/&#13;&#10;+/r8//v6/P/7+vz/+/r8//v6/P/7+vz/+/r8//v6/P/7+vz/+/r8//v6/P/7+vz/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r8//v6/P/7+vz/+/r8//v6/P/7+vz/+/r8//v6/P/7+vz/+/r8//v6/P/7+vz/+/r8//v6/P/7&#13;&#10;+vz/+/r8//v6/P/7+vz/+/r8//v6/P/7+vz/+/r8//v6/P/7+vz/+/r8//v6/P/7+vz/+/r8//v6&#13;&#10;/P/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7+vz/+/r8//v6/P/7+vz/+/r8//v6/P/7+vz/+/r8//v6/P/7+vz/+/r8//v6&#13;&#10;/P/7+vz/+/r8//v6/P/7+vz/+/r8//v6/P/7+vz/+/r8//v6/P/7+vz/+/r8//v6/P/7+vz/+/r8&#13;&#10;//v6/P/7+vz/+/r8/+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S2N3/cXV3/8jO0v/t9Pn/7fT5/+30&#13;&#10;+f/t9Pn/7fT5/+30+f/s8/j/zdPY/+30+f/t9Pn/7fT5/+30+f/t9Pn/7fT5/+30+f/t9Pn/7fT5&#13;&#10;/+30+f+VmZz/hoqN/+30+f/t9Pn/7fT5/+30+f/t9Pn/7fT5/+30+f/t9Pn/7fT5/+30+f/t9Pn/&#13;&#10;7fT5/+30+f/t9Pn/7fT5/+30+f/t9Pn/7fT5/+30+f/t9Pn/7fT5/+30+f/t9Pn/7fT5/+30+f/t&#13;&#10;9Pn/7fT5/+30+f/Jz9P/cHR2/1BSVP+gpaj/7fT5/6arr/9XWlz/XWBi/83T2P/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v6/P/7+vz/+/r8//v6/P/7+vz/+/r8//v6/P/7+vz/+/r8&#13;&#10;//v6/P/7+vz/+/r8//v6/P/7+vz/+/r8//v6/P/7+vz/+/r8//v6/P/7+vz/+/r8//v6/P/7+vz/&#13;&#10;+/r8//v6/P/7+vz/+/r8//v6/P/7+vz/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7O5vP8AAAD/pamt&#13;&#10;/+30+f/t9Pn/7fT5/+30+f/t9Pn/7fT5/42RlP8AAAD/oaap/+30+f/t9Pn/7fT5/+30+f/t9Pn/&#13;&#10;7fT5/+30+f/t9Pn/7fT5/0RGR/8mJyj/7fT5/+30+f/t9Pn/7fT5/+30+f/t9Pn/7fT5/+30+f/t&#13;&#10;9Pn/7fT5/+30+f/t9Pn/7fT5/+30+f/t9Pn/7fT5/+30+f/t9Pn/7fT5/+30+f/t9Pn/7fT5/+30&#13;&#10;+f/t9Pn/7fT5/+30+f/t9Pn/7fT5/ykqK/8WFxf/WVxe/4uQkv/Dyc3/AAAA/zM1Nv9aXV//wsjM&#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r8//v6/P/7+vz/+/r8//v6/P/7+vz/&#13;&#10;+/r8//v6/P/7+vz/+/r8//v6/P/7+vz/+/r8//v6/P/7+vz/+/r8//v6/P/7+vz/+/r8//v6/P/7&#13;&#10;+vz/+/r8//v6/P/7+vz/+/r8//v6/P/7+vz/+/r8//v6/P/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7+vz/+/r8//v6/P/7&#13;&#10;+vz/+/r8//v6/P/7+vz/+/r8//v6/P/7+vz/+/r8//v6/P/7+vz/+/r8//v6/P/7+vz/+/r8//v6&#13;&#10;/P/7+vz/+/r8//v6/P/7+vz/+/r8//v6/P/7+vz/+/r8//v6/P/7+vz/+/r8/+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v6&#13;&#10;/P/7+vz/+/r8//v6/P/7+vz/+/r8//v6/P/7+vz/+/r8//v6/P/7+vz/+/r8//v6/P/7+vz/+/r8&#13;&#10;//v6/P/7+vz/+/r8//v6/P/7+vz/+/r8//v6/P/7+vz/+/r8//v6/P/7+vz/+/r8//v6/P/7+vz/&#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r8//v6/P/7+vz/+/r8//v6/P/7+vz/+/r8//v6/P/7+vz/+/r8//v6/P/7+vz/&#13;&#10;+/r8//v6/P/7+vz/+/r8//v6/P/7+vz/+/r8//v6/P/7+vz/+/r8//v6/P/7+vz/+/r8//v6/P/7&#13;&#10;+vz/+/r8//v6/P/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7+vz/+/r8//v6/P/7+vz/+/r8//v6/P/7+vz/+/r8//v6/P/7&#13;&#10;+vz/+/r8//v6/P/7+vz/+/r8//v6/P/7+vz/+/r8//v6/P/7+vz/+/r8//v6/P/7+vz/+/r8//v6&#13;&#10;/P/7+vz/+/r8//v6/P/7+vz/+/r8/+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v6/P/7+vz/+/r8//v6/P/7+vz/+/r8//v6&#13;&#10;/P/7+vz/+/r8//v6/P/7+vz/+/r8//v6/P/7+vz/+/r8//v6/P/7+vz/+/r8//v6/P/7+vz/+/r8&#13;&#10;//v6/P/7+vz/+/r8//v6/P/7+vz/+/r8//v6/P/7+vz/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&#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v6/P/7+vz/+/r8//v6/P/7+vz/+/r8//v6/P/7+vz/+/r8//v6/P/7+vz/+/r8//v6&#13;&#10;/P/7+vz/+/r8//v6/P/7+vz/+/r8//v6/P/7+vz/+/r8//v6/P/7+vz/+/r8//v6/P/7+vz/+/r8&#13;&#10;//v6/P/7+vz/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r8//v6/P/7+vz/+/r8//v6/P/7+vz/+/r8//v6/P/7+vz/+/r8&#13;&#10;//v6/P/7+vz/+/r8//v6/P/7+vz/+/r8//v6/P/7+vz/+/r8//v6/P/7+vz/+/r8//v6/P/7+vz/&#13;&#10;+/r8//v6/P/7+vz/+/r8//v6/P/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7+vz/+/r8//v6/P/7+vz/+/r8//v6/P/7+vz/&#13;&#10;+/r8//v6/P/7+vz/+/r8//v6/P/7+vz/+/r8//v6/P/7+vz/+/r8//v6/P/7+vz/+/r8//v6/P/7&#13;&#10;+vz/+/r8//v6/P/7+vz/+/r8//v6/P/7+vz/+/r8/+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v6/P/7+vz/+/r8//v6/P/7&#13;&#10;+vz/+/r8//v6/P/7+vz/+/r8//v6/P/7+vz/+/r8//v6/P/7+vz/+/r8//v6/P/7+vz/+/r8//v6&#13;&#10;/P/7+vz/+/r8//v6/P/7+vz/+/r8//v6/P/7+vz/+/r8//v6/P/7+vz/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r8//v6&#13;&#10;/P/7+vz/+/r8//v6/P/7+vz/+/r8//v6/P/7+vz/+/r8//v6/P/7+vz/+/r8//v6/P/7+vz/+/r8&#13;&#10;//v6/P/7+vz/+/r8//v6/P/7+vz/+/r8//v6/P/7+vz/+/r8//v6/P/7+vz/+/r8//v6/P/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7+vz/+/r8//v6/P/7+vz/+/r8//v6/P/7+vz/+/r8//v6/P/7+vz/+/r8//v6/P/7+vz/&#13;&#10;+/r8//v6/P/7+vz/+/r8//v6/P/7+vz/+/r8//v6/P/7+vz/+/r8//v6/P/7+vz/+/r8//v6/P/7&#13;&#10;+vz/+/r8/+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v6/P/7+vz/+/r8//v6/P/7+vz/+/r8//v6/P/7+vz/+/r8//v6/P/7&#13;&#10;+vz/+/r8//v6/P/7+vz/+/r8//v6/P/7+vz/+/r8//v6/P/7+vz/+/r8//v6/P/7+vz/+/r8//v6&#13;&#10;/P/7+vz/+/r8//v6/P/7+vz/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r8//v6/P/7+vz/+/r8//v6/P/7+vz/+/r8//v6&#13;&#10;/P/7+vz/+/r8//v6/P/7+vz/+/r8//v6/P/7+vz/+/r8//v6/P/7+vz/+/r8//v6/P/7+vz/+/r8&#13;&#10;//v6/P/7+vz/+/r8//v6/P/7+vz/+/r8//v6/P/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7+vz/+/r8//v6/P/7+vz/+/r8&#13;&#10;//v6/P/7+vz/+/r8//v6/P/7+vz/+/r8//v6/P/7+vz/+/r8//v6/P/7+vz/+/r8//v6/P/7+vz/&#13;&#10;+/r8//v6/P/7+vz/+/r8//v6/P/7+vz/+/r8//v6/P/7+vz/+/r8/+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v6/P/7+vz/&#13;&#10;+/r8//v6/P/7+vz/+/r8//v6/P/7+vz/+/r8//v6/P/7+vz/+/r8//v6/P/7+vz/+/r8//v6/P/7&#13;&#10;+vz/+/r8//v6/P/7+vz/+/r8//v6/P/7+vz/+/r8//v6/P/7+vz/+/r8//v6/P/7+vz/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r8//v6/P/7+vz/+/r8//v6/P/7+vz/+/r8//v6/P/7+vz/+/r8//v6/P/7+vz/+/r8//v6&#13;&#10;/P/7+vz/+/r8//v6/P/7+vz/+/r8//v6/P/7+vz/+/r8//v6/P/7+vz/+/r8//v6/P/7+vz/+/r8&#13;&#10;//v6/P/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7+vz/+/r8//v6/P/7+vz/+/r8//v6/P/7+vz/+/r8//v6/P/7+vz/+/r8&#13;&#10;//v6/P/7+vz/+/r8//v6/P/7+vz/+/r8//v6/P/7+vz/+/r8//v6/P/7+vz/+/r8//v6/P/7+vz/&#13;&#10;+/r8//v6/P/7+vz/+/r8/+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v6/P/7+vz/+/r8//v6/P/7+vz/+/r8//v6/P/7+vz/&#13;&#10;+/r8//v6/P/7+vz/+/r8//v6/P/7+vz/+/r8//v6/P/7+vz/+/r8//v6/P/7+vz/+/r8//v6/P/7&#13;&#10;+vz/+/r8//v6/P/7+vz/+/r8//v6/P/7+vz/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r8//v6/P/7+vz/+/r8//v6/P/7&#13;&#10;+vz/+/r8//v6/P/7+vz/+/r8//v6/P/7+vz/+/r8//v6/P/7+vz/+/r8//v6/P/7+vz/+/r8//v6&#13;&#10;/P/7+vz/+/r8//v6/P/7+vz/+/r8//v6/P/7+vz/+/r8//v6/P/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7+vz/+/r8//v6&#13;&#10;/P/7+vz/+/r8//v6/P/7+vz/+/r8//v6/P/7+vz/+/r8//v6/P/7+vz/+/r8//v6/P/7+vz/+/r8&#13;&#10;//v6/P/7+vz/+/r8//v6/P/7+vz/+/r8//v6/P/7+vz/+/r8//v6/P/7+vz/+/r8/+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v6/P/7+vz/+/r8//v6/P/7+vz/+/r8//v6/P/7+vz/+/r8//v6/P/7+vz/+/r8//v6/P/7+vz/&#13;&#10;+/r8//v6/P/7+vz/+/r8//v6/P/7+vz/+/r8//v6/P/7+vz/+/r8//v6/P/7+vz/+/r8//v6/P/7&#13;&#10;+vz/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r8//v6/P/7+vz/+/r8//v6/P/7+vz/+/r8//v6/P/7+vz/+/r8//v6/P/7&#13;&#10;+vz/+/r8//v6/P/7+vz/+/r8//v6/P/7+vz/+/r8//v6/P/7+vz/+/r8//v6/P/7+vz/+/r8//v6&#13;&#10;/P/7+vz/+/r8//v6/P/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r8//v6/P/7+vz/&#13;&#10;+/r8//v6/P/7+vz/+/r8//v6/P/7+vz/+/r8//v6/P/7+vz/+/r8//v6/P/7+vz/+/r8//v6/P/7&#13;&#10;+vz/+/r8//v6/P/7+vz/+/r8//v6/P/7+vz/+/r8//v6/P/7+vz/+/r8//v6/P/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7&#13;&#10;+vz/+/r8//v6/P/7+vz/+/r8//v6/P/7+vz/+/r8//v6/P/7+vz/+/r8//v6/P/7+vz/+/r8//v6&#13;&#10;/P/7+vz/+/r8//v6/P/7+vz/+/r8//v6/P/7+vz/+/r8//v6/P/7+vz/+/r8//v6/P/7+vz/+/r8&#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v6/P/7+vz/+/r8//v6/P/7+vz/+/r8//v6/P/7+vz/+/r8//v6/P/7+vz/+/r8&#13;&#10;//v6/P/7+vz/+/r8//v6/P/7+vz/+/r8//v6/P/7+vz/+/r8//v6/P/7+vz/+/r8//v6/P/7+vz/&#13;&#10;+/r8//v6/P/7+vz/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r8//v6/P/7+vz/+/r8//v6/P/7+vz/+/r8//v6/P/7+vz/&#13;&#10;+/r8//v6/P/7+vz/+/r8//v6/P/7+vz/+/r8//v6/P/7+vz/+/r8//v6/P/7+vz/+/r8//v6/P/7&#13;&#10;+vz/+/r8//v6/P/7+vz/+/r8//v6/P/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09ne/2Zpa/+Tl5r/l5yf/0RGR/8AAAD/nqOm/+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7+vz/+/r8//v6/P/7+vz/+/r8//v6/P/7&#13;&#10;+vz/+/r8//v6/P/7+vz/+/r8//v6/P/7+vz/+/r8//v6/P/7+vz/+/r8//v6/P/7+vz/+/r8//v6&#13;&#10;/P/7+vz/+/r8//v6/P/7+vz/+/r8//v6/P/7+vz/+/r8/+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Z3+T/VFZY/x0eHv8BAQH/HR4e/4qOk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v6/P/7+vz/+/r8//v6&#13;&#10;/P/7+vz/+/r8//v6/P/7+vz/+/r8//v6/P/7+vz/+/r8//v6/P/7+vz/+/r8//v6/P/7+vz/+/r8&#13;&#10;//v6/P/7+vz/+/r8//v6/P/7+vz/+/r8//v6/P/7+vz/+/r8//v6/P/7+vz/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jv9P/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r8&#13;&#10;//v6/P/7+vz/+/r8//v6/P/7+vz/+/r8//v6/P/7+vz/+/r8//v6/P/7+vz/+/r8//v6/P/7+vz/&#13;&#10;+/r8//v6/P/7+vz/+/r8//v6/P/7+vz/+/r8//v6/P/7+vz/+/r8//v6/P/7+vz/+/r8//v6/P/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7+vz/+/r8//v6/P/7+vz/+/r8//v6/P/7+vz/+/r8//v6/P/7+vz/+/r8//v6/P/7&#13;&#10;+vz/+/r8//v6/P/7+vz/+/r8//v6/P/7+vz/+/r8//v6/P/7+vz/+/r8//v6/P/7+vz/+/r8//v6&#13;&#10;/P/7+vz/+/r8/+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v6/P/7+vz/+/r8//v6/P/7+vz/+/r8//v6/P/7+vz/+/r8//v6&#13;&#10;/P/7+vz/+/r8//v6/P/7+vz/+/r8//v6/P/7+vz/+/r8//v6/P/7+vz/+/r8//v6/P/7+vz/+/r8&#13;&#10;//v6/P/7+vz/+/r8//v6/P/7+vz/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r8//v6/P/7+vz/+/r8//v6/P/7+vz/+/r8&#13;&#10;//v6/P/7+vz/+/r8//v6/P/7+vz/+/r8//v6/P/7+vz/+/r8//v6/P/7+vz/+/r8//v6/P/7+vz/&#13;&#10;+/r8//v6/P/7+vz/+/r8//v6/P/7+vz/+/r8//v6/P/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7+vz/+/r8//v6/P/7+vz/&#13;&#10;+/r8//v6/P/7+vz/+/r8//v6/P/7+vz/+/r8//v6/P/7+vz/+/r8//v6/P/7+vz/+/r8//v6/P/7&#13;&#10;+vz/+/r8//v6/P/7+vz/+/r8//v6/P/7+vz/+/r8//v6/P/7+vz/+/r8/+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v6/P/7&#13;&#10;+vz/+/r8//v6/P/7+vz/+/r8//v6/P/7+vz/+/r8//v6/P/7+vz/+/r8//v6/P/7+vz/+/r8//v6&#13;&#10;/P/7+vz/+/r8//v6/P/7+vz/+/r8//v6/P/7+vz/+/r8//v6/P/7+vz/+/r8//v6/P/7+vz/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r8//v6/P/7+vz/+/r8//v6/P/7+vz/+/r8//v6/P/7+vz/+/r8//v6/P/7+vz/+/r8&#13;&#10;//v6/P/7+vz/+/r8//v6/P/7+vz/+/r8//v6/P/7+vz/+/r8//v6/P/7+vz/+/r8//v6/P/7+vz/&#13;&#10;+/r8//v6/P/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7+vz/+/r8//v6/P/7+vz/+/r8//v6/P/7+vz/+/r8//v6/P/7+vz/&#13;&#10;+/r8//v6/P/7+vz/+/r8//v6/P/7+vz/+/r8//v6/P/7+vz/+/r8//v6/P/7+vz/+/r8//v6/P/7&#13;&#10;+vz/+/r8//v6/P/7+vz/+/r8/+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v6/P/7+vz/+/r8//v6/P/7+vz/+/r8//v6/P/7&#13;&#10;+vz/+/r8//v6/P/7+vz/+/r8//v6/P/7+vz/+/r8//v6/P/7+vz/+/r8//v6/P/7+vz/+/r8//v6&#13;&#10;/P/7+vz/+/r8//v6/P/7+vz/+/r8//v6/P/7+vz/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">
                <v:shape id="Picture 8" o:spid="_x0000_s1036" type="#_x0000_t75" alt="A screenshot of a cell phone&#10;&#10;Description automatically generated" style="position:absolute;width:39103;height:2771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">
                  <v:imagedata r:id="rId16" o:title="A screenshot of a cell phone&#10;&#10;Description automatically generated"/>
                </v:shape>
                <v:shape id="Text Box 9" o:spid="_x0000_s1037" type="#_x0000_t202" style="position:absolute;top:28301;width:39103;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" stroked="f">
                  <v:textbox style="mso-fit-shape-to-text:t" inset="0,0,0,0">
                    <w:txbxContent>
                      <w:p w14:paraId="0F78100F" w14:textId="645BD526" w:rsidR="00C847C6" w:rsidRPr="00011059" w:rsidRDefault="00C847C6" w:rsidP="00C847C6">
                        <w:pPr>
                          <w:pStyle w:val="Caption"/>
                        </w:pPr>
                        <w:bookmarkStart w:id="10" w:name="_Ref15989447"/>
                        <w:r>
                          <w:t xml:space="preserve">Figure </w:t>
                        </w:r>
                        <w:r>
                          <w:fldChar w:fldCharType="begin"/>
                        </w:r>
                        <w:r>
                          <w:instrText xml:space="preserve"> SEQ Figure \* ARABIC </w:instrText>
                        </w:r>
                        <w:r>
                          <w:fldChar w:fldCharType="separate"/>
                        </w:r>
                        <w:r w:rsidR="00F62832">
                          <w:rPr>
                            <w:noProof/>
                          </w:rPr>
                          <w:t>6</w:t>
                        </w:r>
                        <w:r>
                          <w:fldChar w:fldCharType="end"/>
                        </w:r>
                        <w:r>
                          <w:t>: Utterance Profiler (1)</w:t>
                        </w:r>
                        <w:bookmarkEnd w:id="10"/>
                      </w:p>
                    </w:txbxContent>
                  </v:textbox>
                </v:shape>
                <w10:wrap type="square"/>
              </v:group>
            </w:pict>
          </mc:Fallback>
        </mc:AlternateContent>
      </w:r>
      <w:r w:rsidR="00C847C6">
        <w:t xml:space="preserve"> show the first part of a conversation to log a food item and a drink item. The algorithm selects an intent based on the trained model. As both, food and drink are available in the </w:t>
      </w:r>
      <w:proofErr w:type="gramStart"/>
      <w:r w:rsidR="00C847C6">
        <w:t>users</w:t>
      </w:r>
      <w:proofErr w:type="gramEnd"/>
      <w:r w:rsidR="00C847C6">
        <w:t xml:space="preserve"> utterance, the </w:t>
      </w:r>
      <w:proofErr w:type="spellStart"/>
      <w:r w:rsidR="00C847C6">
        <w:rPr>
          <w:i/>
          <w:iCs/>
        </w:rPr>
        <w:t>LogMealIntent</w:t>
      </w:r>
      <w:proofErr w:type="spellEnd"/>
      <w:r w:rsidR="00C847C6">
        <w:t xml:space="preserve"> was triggered.</w:t>
      </w:r>
      <w:r w:rsidR="00A026D1">
        <w:t xml:space="preserve"> In the lower section, the profiler shows which slots have been filled and which have not. In this example, the slot ‘meal’ and ‘</w:t>
      </w:r>
      <w:proofErr w:type="spellStart"/>
      <w:r w:rsidR="00A026D1">
        <w:t>userID</w:t>
      </w:r>
      <w:proofErr w:type="spellEnd"/>
      <w:r w:rsidR="00A026D1">
        <w:t xml:space="preserve">’ have not yet been filled. </w:t>
      </w:r>
      <w:r w:rsidR="00365687">
        <w:t>Therefore, Alexa prompts the user for the first unfilled slot ‘meal’.</w:t>
      </w:r>
      <w:r>
        <w:t xml:space="preserve"> </w:t>
      </w:r>
      <w:r w:rsidR="00A026D1">
        <w:t xml:space="preserve"> </w:t>
      </w:r>
      <w:r>
        <w:t xml:space="preserve">Alexa waits for a reply and once given, fills the corresponding slot. </w:t>
      </w:r>
      <w:r>
        <w:fldChar w:fldCharType="begin"/>
      </w:r>
      <w:r>
        <w:instrText xml:space="preserve"> REF _Ref15989718 \h </w:instrText>
      </w:r>
      <w:r>
        <w:fldChar w:fldCharType="separate"/>
      </w:r>
      <w:r>
        <w:t xml:space="preserve">Figure </w:t>
      </w:r>
      <w:r>
        <w:rPr>
          <w:noProof/>
        </w:rPr>
        <w:t>6</w:t>
      </w:r>
      <w:r>
        <w:t>: Utterance Profiler (2)</w:t>
      </w:r>
      <w:r>
        <w:fldChar w:fldCharType="end"/>
      </w:r>
      <w:r>
        <w:t xml:space="preserve"> shows this interaction and the filled slot. </w:t>
      </w:r>
      <w:r w:rsidR="008A67EC">
        <w:t xml:space="preserve">The final slot to be filled is the </w:t>
      </w:r>
      <w:r w:rsidR="00733795">
        <w:t>‘</w:t>
      </w:r>
      <w:proofErr w:type="spellStart"/>
      <w:r w:rsidR="008A67EC">
        <w:t>userID</w:t>
      </w:r>
      <w:proofErr w:type="spellEnd"/>
      <w:r w:rsidR="00733795">
        <w:t xml:space="preserve">’ </w:t>
      </w:r>
      <w:r w:rsidR="008A67EC">
        <w:t>and thus the user is prompted</w:t>
      </w:r>
      <w:r w:rsidR="00EE11F7">
        <w:t>.</w:t>
      </w:r>
      <w:r w:rsidR="00A1483E">
        <w:t xml:space="preserve"> The final </w:t>
      </w:r>
      <w:r w:rsidR="00013708">
        <w:t xml:space="preserve">slot values after a conversation may look like shown in </w:t>
      </w:r>
      <w:r w:rsidR="003A1940">
        <w:fldChar w:fldCharType="begin"/>
      </w:r>
      <w:r w:rsidR="003A1940">
        <w:instrText xml:space="preserve"> REF _Ref15990156 \h </w:instrText>
      </w:r>
      <w:r w:rsidR="003A1940">
        <w:fldChar w:fldCharType="separate"/>
      </w:r>
      <w:r w:rsidR="003A1940">
        <w:t xml:space="preserve">Figure </w:t>
      </w:r>
      <w:r w:rsidR="003A1940">
        <w:rPr>
          <w:noProof/>
        </w:rPr>
        <w:t>7</w:t>
      </w:r>
      <w:r w:rsidR="003A1940">
        <w:t>: Final Slots with Values</w:t>
      </w:r>
      <w:r w:rsidR="003A1940">
        <w:fldChar w:fldCharType="end"/>
      </w:r>
      <w:r w:rsidR="003A1940">
        <w:t>.</w:t>
      </w:r>
      <w:r w:rsidR="00B510B0">
        <w:t xml:space="preserve"> This are the values that would be packaged in a JSON object and sent to the configured endpoint. </w:t>
      </w:r>
    </w:p>
    <w:p w14:paraId="4181B65E" w14:textId="74C9F5BB" w:rsidR="00013708" w:rsidRDefault="00FD69D6" w:rsidP="009D0A04">
      <w:r>
        <w:rPr>
          <w:noProof/>
        </w:rPr>
        <mc:AlternateContent>
          <mc:Choice Requires="wpg">
            <w:drawing>
              <wp:anchor distT="0" distB="0" distL="114300" distR="114300" simplePos="0" relativeHeight="251668480" behindDoc="0" locked="0" layoutInCell="1" allowOverlap="1" wp14:anchorId="27AB0E3D" wp14:editId="651400C4">
                <wp:simplePos x="0" y="0"/>
                <wp:positionH relativeFrom="column">
                  <wp:posOffset>0</wp:posOffset>
                </wp:positionH>
                <wp:positionV relativeFrom="paragraph">
                  <wp:posOffset>59433</wp:posOffset>
                </wp:positionV>
                <wp:extent cx="1779905" cy="1799590"/>
                <wp:effectExtent l="0" t="0" r="0" b="3810"/>
                <wp:wrapSquare wrapText="bothSides"/>
                <wp:docPr id="16" name="Group 16"/>
                <wp:cNvGraphicFramePr/>
                <a:graphic xmlns:a="http://schemas.openxmlformats.org/drawingml/2006/main">
                  <a:graphicData uri="http://schemas.microsoft.com/office/word/2010/wordprocessingGroup">
                    <wpg:wgp>
                      <wpg:cNvGrpSpPr/>
                      <wpg:grpSpPr>
                        <a:xfrm>
                          <a:off x="0" y="0"/>
                          <a:ext cx="1779905" cy="1799590"/>
                          <a:chOff x="0" y="0"/>
                          <a:chExt cx="2336800" cy="2338070"/>
                        </a:xfrm>
                      </wpg:grpSpPr>
                      <pic:pic xmlns:pic="http://schemas.openxmlformats.org/drawingml/2006/picture">
                        <pic:nvPicPr>
                          <pic:cNvPr id="14" name="Picture 14" descr="A screenshot of a cell phone&#10;&#10;Description automatically generated"/>
                          <pic:cNvPicPr>
                            <a:picLocks noChangeAspect="1"/>
                          </pic:cNvPicPr>
                        </pic:nvPicPr>
                        <pic:blipFill>
                          <a:blip r:embed="rId17">
                            <a:extLst>
                              <a:ext uri="{28A0092B-C50C-407E-A947-70E740481C1C}">
                                <a14:useLocalDpi xmlns:a14="http://schemas.microsoft.com/office/drawing/2010/main" val="0"/>
                              </a:ext>
                            </a:extLst>
                          </a:blip>
                          <a:stretch>
                            <a:fillRect/>
                          </a:stretch>
                        </pic:blipFill>
                        <pic:spPr>
                          <a:xfrm>
                            <a:off x="0" y="0"/>
                            <a:ext cx="2336800" cy="2044700"/>
                          </a:xfrm>
                          <a:prstGeom prst="rect">
                            <a:avLst/>
                          </a:prstGeom>
                        </pic:spPr>
                      </pic:pic>
                      <wps:wsp>
                        <wps:cNvPr id="15" name="Text Box 15"/>
                        <wps:cNvSpPr txBox="1"/>
                        <wps:spPr>
                          <a:xfrm>
                            <a:off x="0" y="2071370"/>
                            <a:ext cx="2336800" cy="266700"/>
                          </a:xfrm>
                          <a:prstGeom prst="rect">
                            <a:avLst/>
                          </a:prstGeom>
                          <a:solidFill>
                            <a:prstClr val="white"/>
                          </a:solidFill>
                          <a:ln>
                            <a:noFill/>
                          </a:ln>
                        </wps:spPr>
                        <wps:txbx>
                          <w:txbxContent>
                            <w:p w14:paraId="1B235619" w14:textId="10276823" w:rsidR="003A1940" w:rsidRPr="00DC28C9" w:rsidRDefault="003A1940" w:rsidP="003A1940">
                              <w:pPr>
                                <w:pStyle w:val="Caption"/>
                              </w:pPr>
                              <w:bookmarkStart w:id="11" w:name="_Ref15990156"/>
                              <w:bookmarkStart w:id="12" w:name="_Ref15990516"/>
                              <w:r>
                                <w:t xml:space="preserve">Figure </w:t>
                              </w:r>
                              <w:r>
                                <w:fldChar w:fldCharType="begin"/>
                              </w:r>
                              <w:r>
                                <w:instrText xml:space="preserve"> SEQ Figure \* ARABIC </w:instrText>
                              </w:r>
                              <w:r>
                                <w:fldChar w:fldCharType="separate"/>
                              </w:r>
                              <w:r w:rsidR="00F62832">
                                <w:rPr>
                                  <w:noProof/>
                                </w:rPr>
                                <w:t>7</w:t>
                              </w:r>
                              <w:r>
                                <w:fldChar w:fldCharType="end"/>
                              </w:r>
                              <w:bookmarkEnd w:id="12"/>
                              <w:r>
                                <w:t>: Final Slots with Values</w:t>
                              </w:r>
                              <w:bookmarkEnd w:id="1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7AB0E3D" id="Group 16" o:spid="_x0000_s1038" style="position:absolute;margin-left:0;margin-top:4.7pt;width:140.15pt;height:141.7pt;z-index:251668480;mso-width-relative:margin;mso-height-relative:margin" coordsize="23368,23380"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19Pb/9fT2//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6+fv/1tXW/+bl5//7+vz/+/r8//v6/P/6&#13;&#10;+fv/+vn7//v6/P/7+vz/+/r8//v6/P/7+vz/+/r8//v6/P/i4eP/29rb//v6/P/7+vz/+/r8//r5&#13;&#10;+//5+Pr/+fj6//n4+v/5+Pr/+fj6//n4+v/7+vz/+fj6/z8/P/+fn6D/+/r8//v6/P/z8vT/0M/R&#13;&#10;//Py9P/7+vz/7ezu/y0tLf+6ubv/+/r8//v6/P/7+vz/+/r8//v6/P/7+vz/+/r8//v6/P/7+vz/&#13;&#10;+vn7/9DV1v+4wML/xcvN/8XLzf+4wML/0NXW//r5+//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xsLL/2NfY&#13;&#10;//Hw8v+tra7/AgIC/5+foP/7+vz/RERE/09OT//Y19j/2NfY/9jX2P/p6Or/urm7/wYGBv9/fn//&#13;&#10;6unr/+rp6/9+fX7/BgYG/7y7vf/7+vz/+/r8//v6/P8YGBj/iIeI//v6/P/7+vz/8/L0/wICAv+i&#13;&#10;oqP/+/r8/+Dg4f+7urz/5eTm/+bl5/9qamv/Dg4O/+Xk5v/7+vz/Dg4O/46Njv/7+vz/+/r8//v6&#13;&#10;/P/7+vz/+/r8//v6/P/7+vz/z9TW/+nr7P/7+vz/+/r8/+zt7/+wubr/+/r8//v6/P/p6+z/z9TW&#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NTU1/wUFBf8AAAD/&#13;&#10;FxcX/2pqa//6+fv/+/r8/0VFRf8AAAD/AAAA/wAAAP8AAAD/bm5v//v6/P+qqqv/JSUm/wAAAP8A&#13;&#10;AAD/Jyco/6qqq//7+vz/+/r8//v6/P/7+vz/GBgY/4iHiP/7+vz/+/r8//v6/P89PT3/X15f//v6&#13;&#10;/P/DwsT/Hx4f/wAAAP8AAAD/Li4u/6Wlpv/7+vz/xsXH/wEBAf/R0NL/+/r8//v6/P/7+vz/+/r8&#13;&#10;//v6/P/7+vz/+/r8//r5+/+/x8j/8PDy//v6/P/7+vz/+fj6//v6/P/w8PL/v8fI//r5+//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z8vT/1NPU//n4+v/7&#13;&#10;+vz/+/r8//v6/P/7+vz/+/r8//v6/P/7+vz/+/r8//v6/P/7+vz/+/r8//v6/P/i4eP/4+Lk//v6&#13;&#10;/P/7+vz/+/r8//v6/P/7+vz/+/r8//v6/P/7+vz/+/r8//v6/P/7+vz/s7K0/wYGBv/h4eL/+/r8&#13;&#10;//v6/P/m5ef/3t7f//v6/P/7+vz/+/r8/1RTVP9MS0z/+/r8//v6/P/7+vz/+/r8//v6/P/7+vz/&#13;&#10;+/r8//v6/P/7+vz/+vn7/9DV1v+4wML/xcvN/8XLzf+4wML/0NXW//r5+//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9cW1z/p6eo//v6/P/7+vz/&#13;&#10;+/r8//v6/P/7+vz/+/r8/+/u8P9HR0f/x8bI//v6/P/7+vz/+/r8//v6/P/7+vz/+/r8//v6/P/7&#13;&#10;+vz/+/r8//v6/P/7+vz/+/r8//X09v/19Pb/+/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5WZnP+Gio3/7fT5/+30+f/t9Pn/7fT5/+30+f/t9Pn/7fT5/+30&#13;&#10;+f/t9Pn/lZmc/4aKjf/t9Pn/7fT5/+30+f/t9Pn/7fT5/+30+f/t9Pn/7fT5/+30+f/t9Pn/7fT5&#13;&#10;/+30+f/t9Pn/7fT5/+30+f/t9Pn/7fT5/+30+f/t9Pn/7fT5/+30+f/t9Pn/7fT5/+30+f/t9Pn/&#13;&#10;7fT5/8HHy/9xdXf/2d/k/+30+f/t9Pn/7fT5/+30+f/t9Pn/7fT5/6itsf9YW13/XWBi/8zS1v/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&#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9ERkf/Jico/+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WVxe/z9BQv/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L0dX/ICEh/5meof/t9Pn/v8XJ&#13;&#10;/yAhIf8gISH/ICEh/y8xMv9WWFr/try//+30+f/t9Pn/7fT5/+30+f/t9Pn/7fT5/+30+f/t9Pn/&#13;&#10;7fT5/+30+f/t9Pn/7fT5/+30+f/Z4OT/LS4v/0xOUP/t9Pn/7fT5/+30+f9ISkv/ICEh/yAhIf8g&#13;&#10;ISH/ICEh/4iMj//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wsjM/wAAAP+MkJP/7fT5/7S6vf8AAAD/&#13;&#10;WVxe/4mNkP9jZWj/LjAx/wQEBP+IjI//7fT5/+30+f/t9Pn/7fT5/+30+f/t9Pn/7fT5/+30+f/t&#13;&#10;9Pn/7fT5/+30+f/t9Pn/RkhJ/wAAAP8zNTb/7fT5/+30+f/t9Pn/Hh8f/zw+P/+Dh4r/g4eK/4OH&#13;&#10;iv+5vsL/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9rh5f80Njf/nqOm/+30+f/t9Pn/mZ6h&#13;&#10;/zU3OP/f5ur/7fT5/4aKjf80Njf/FxgY/0hKS/+/xcn/7fT5/9zj5/9XWlz/HB0d/xgZGf9dYGL/&#13;&#10;5Orv/+30+f+nrLD/Nzg6/7q/w/9DRUb/SUtM/8LIzP8AAAD/jJCT/+30+f+0ur3/AAAA/5meof/t&#13;&#10;9Pn/7fT5/+30+f9hZGb/BQUF/8rQ1P/t9Pn/XmFj/0BCQ//t9Pn/7fT5/+30+f/t9Pn/7fT5/+30&#13;&#10;+f/t9Pn/hoqN/xAQEf8zNTb/MzU2/+30+f/t9Pn/7fT5/w0NDv97foH/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W3OH/AAAA/4OHiv/t9Pn/7fT5/4GFiP8AAAD/&#13;&#10;193i/7G2uv8AAAD/WFtd/4qOkf9hZGb/s7m8/+30+f87PT//EBAR/21wcv9maWv/AwMD/5idoP/t&#13;&#10;9Pn/lJib/wAAAP8FBQX/FxgY/15hY//CyMz/AAAA/4yQk//t9Pn/tLq9/wAAAP+ZnqH/7fT5/+30&#13;&#10;+f/t9Pn/sba6/wAAAP+ZnqH/7fT5/yorLP8NDQ7/6O/0/+30+f/t9Pn/7fT5/+30+f/t9Pn/wcfL&#13;&#10;/wcHB/+YnaD/S05P/zM1Nv/t9Pn/7fT5/+nw9f8AAAD/WFtd/46Slf+lqa3/3+bq/+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0tjd/3F1d//IztL/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zz+P+yuLv/3OPn/+30+f/t9Pn/v8XJ/yAhIf8gISH/ICEh/yAhIf8gISH/YmRn&#13;&#10;/+30+f/t9Pn/7fT5/+30+f/t9Pn/7fT5/+30+f/t9Pn/7fT5/+30+f/t9Pn/7fT5/+30+f/t9Pn/&#13;&#10;7fT5/+30+f/t9Pn/7fT5/+30+f/t9Pn/7fT5/7O5vP8AAAD/pamt/+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S2N3/AAAA/6qvs//t9Pn/7fT5/7S6vf8AAAD/VVdZ/4OHiv+Dh4r/g4eK/6Wqrv/t9Pn/&#13;&#10;7fT5/+30+f/t9Pn/7fT5/+30+f/t9Pn/7fT5/+30+f/t9Pn/7fT5/+30+f/t9Pn/7fT5/+30+f/t&#13;&#10;9Pn/7fT5/+30+f/t9Pn/7fT5/+30+f+zubz/AAAA/6Wpr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9LY3f9xdXf/yM7S/+30+f/t&#13;&#10;9Pn/7fT5/+30+f/t9Pn/7fT5/+zz+P/N09j/7fT5/+30+f/t9Pn/7fT5/+30+f/t9Pn/7fT5/+30&#13;&#10;+f/t9Pn/7fT5/5WZnP+Gio3/7fT5/+30+f/t9Pn/7fT5/+30+f/t9Pn/7fT5/+30+f/t9Pn/7fT5&#13;&#10;/+30+f/t9Pn/7fT5/+30+f/t9Pn/7fT5/+30+f/t9Pn/7fT5/+30+f/t9Pn/7fT5/+30+f/t9Pn/&#13;&#10;7fT5/+30+f/t9Pn/7fT5/8nP0/9wdHb/UFJU/6ClqP/t9Pn/pquv/1daXP9dYGL/zdPY/+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zubz/AAAA/6Wprf/t9Pn/7fT5/+30&#13;&#10;+f/t9Pn/7fT5/+30+f+NkZT/AAAA/6Gmqf/t9Pn/7fT5/+30+f/t9Pn/7fT5/+30+f/t9Pn/7fT5&#13;&#10;/+30+f9ERkf/Jico/+30+f/t9Pn/7fT5/+30+f/t9Pn/7fT5/+30+f/t9Pn/7fT5/+30+f/t9Pn/&#13;&#10;7fT5/+30+f/t9Pn/7fT5/+30+f/t9Pn/7fT5/+30+f/t9Pn/7fT5/+30+f/t9Pn/7fT5/+30+f/t&#13;&#10;9Pn/7fT5/+30+f8pKiv/FhcX/1lcXv+LkJL/w8nN/wAAAP8zNTb/Wl1f/8LIzP/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s7m8/wAAAP+lqa3/7fT5/+30+f/t9Pn/7fT5&#13;&#10;/+30+f/t9Pn/ytDU/2tucP/T2d7/7fT5/+30+f/t9Pn/7fT5/+30+f/t9Pn/7fT5/+30+f/t9Pn/&#13;&#10;REZH/yYnKP/t9Pn/7fT5/+30+f/t9Pn/7fT5/+30+f/t9Pn/7fT5/+30+f/t9Pn/7fT5/+30+f/t&#13;&#10;9Pn/7fT5/+30+f/t9Pn/7fT5/+30+f/t9Pn/7fT5/+30+f/t9Pn/7fT5/+30+f/t9Pn/7fT5/+30&#13;&#10;+f/Q1tv/AAAA/4iMj//t9Pn/7fT5/32Ag/8AAAD/2+Lm/+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&#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09ne/2Zpa/+Tl5r/l5yf/0RGR/8AAAD/nqOm/+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9nf5P9UVlj/HR4e/wEBAf8dHh7/io6R/+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o7/T/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">
                <v:shape id="Picture 14" o:spid="_x0000_s1039" type="#_x0000_t75" alt="A screenshot of a cell phone&#10;&#10;Description automatically generated" style="position:absolute;width:23368;height:2044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">
                  <v:imagedata r:id="rId18" o:title="A screenshot of a cell phone&#10;&#10;Description automatically generated"/>
                </v:shape>
                <v:shape id="Text Box 15" o:spid="_x0000_s1040" type="#_x0000_t202" style="position:absolute;top:20713;width:23368;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" stroked="f">
                  <v:textbox inset="0,0,0,0">
                    <w:txbxContent>
                      <w:p w14:paraId="1B235619" w14:textId="10276823" w:rsidR="003A1940" w:rsidRPr="00DC28C9" w:rsidRDefault="003A1940" w:rsidP="003A1940">
                        <w:pPr>
                          <w:pStyle w:val="Caption"/>
                        </w:pPr>
                        <w:bookmarkStart w:id="13" w:name="_Ref15990156"/>
                        <w:bookmarkStart w:id="14" w:name="_Ref15990516"/>
                        <w:r>
                          <w:t xml:space="preserve">Figure </w:t>
                        </w:r>
                        <w:r>
                          <w:fldChar w:fldCharType="begin"/>
                        </w:r>
                        <w:r>
                          <w:instrText xml:space="preserve"> SEQ Figure \* ARABIC </w:instrText>
                        </w:r>
                        <w:r>
                          <w:fldChar w:fldCharType="separate"/>
                        </w:r>
                        <w:r w:rsidR="00F62832">
                          <w:rPr>
                            <w:noProof/>
                          </w:rPr>
                          <w:t>7</w:t>
                        </w:r>
                        <w:r>
                          <w:fldChar w:fldCharType="end"/>
                        </w:r>
                        <w:bookmarkEnd w:id="14"/>
                        <w:r>
                          <w:t>: Final Slots with Values</w:t>
                        </w:r>
                        <w:bookmarkEnd w:id="13"/>
                      </w:p>
                    </w:txbxContent>
                  </v:textbox>
                </v:shape>
                <w10:wrap type="square"/>
              </v:group>
            </w:pict>
          </mc:Fallback>
        </mc:AlternateContent>
      </w:r>
    </w:p>
    <w:p w14:paraId="18AACEED" w14:textId="75F13AE8" w:rsidR="00B51185" w:rsidRDefault="001E707B" w:rsidP="009D0A04">
      <w:r>
        <w:t>However, looking closely at certain slot values, they do not make complete sense. The value for ‘</w:t>
      </w:r>
      <w:proofErr w:type="spellStart"/>
      <w:r w:rsidRPr="00FD69D6">
        <w:rPr>
          <w:i/>
          <w:iCs/>
        </w:rPr>
        <w:t>amountFood</w:t>
      </w:r>
      <w:proofErr w:type="spellEnd"/>
      <w:r w:rsidRPr="00FD69D6">
        <w:rPr>
          <w:i/>
          <w:iCs/>
        </w:rPr>
        <w:t>’</w:t>
      </w:r>
      <w:r>
        <w:t xml:space="preserve"> shown in </w:t>
      </w:r>
      <w:r>
        <w:fldChar w:fldCharType="begin"/>
      </w:r>
      <w:r>
        <w:instrText xml:space="preserve"> REF _Ref15990156 \h </w:instrText>
      </w:r>
      <w:r>
        <w:fldChar w:fldCharType="separate"/>
      </w:r>
      <w:r>
        <w:t xml:space="preserve">Figure </w:t>
      </w:r>
      <w:r>
        <w:rPr>
          <w:noProof/>
        </w:rPr>
        <w:t>7</w:t>
      </w:r>
      <w:r>
        <w:t>: Final Slots with Values</w:t>
      </w:r>
      <w:r>
        <w:fldChar w:fldCharType="end"/>
      </w:r>
      <w:r>
        <w:t xml:space="preserve"> is ‘a’ and the ‘</w:t>
      </w:r>
      <w:proofErr w:type="spellStart"/>
      <w:r w:rsidRPr="00FD69D6">
        <w:rPr>
          <w:i/>
          <w:iCs/>
        </w:rPr>
        <w:t>amountDrink</w:t>
      </w:r>
      <w:proofErr w:type="spellEnd"/>
      <w:r w:rsidRPr="00FD69D6">
        <w:rPr>
          <w:i/>
          <w:iCs/>
        </w:rPr>
        <w:t>’</w:t>
      </w:r>
      <w:r>
        <w:t xml:space="preserve"> is filled with ‘a cup of’. These values </w:t>
      </w:r>
      <w:r w:rsidR="00806B94">
        <w:t xml:space="preserve">are not a logical representation to the corresponding slot. </w:t>
      </w:r>
      <w:r w:rsidR="00EF3503">
        <w:t xml:space="preserve">These values materialize from the flow of natural conversation by the user. </w:t>
      </w:r>
      <w:r w:rsidR="00334A02">
        <w:t xml:space="preserve">Alexa needs to be able to deal with these responses. </w:t>
      </w:r>
      <w:r w:rsidR="0057309B">
        <w:t>To do so, the sample value for each slot can have synonyms.</w:t>
      </w:r>
      <w:r w:rsidR="00C3199F">
        <w:t xml:space="preserve"> In </w:t>
      </w:r>
      <w:r w:rsidR="00C3199F">
        <w:fldChar w:fldCharType="begin"/>
      </w:r>
      <w:r w:rsidR="00C3199F">
        <w:instrText xml:space="preserve"> REF _Ref15990516 \h </w:instrText>
      </w:r>
      <w:r w:rsidR="00C3199F">
        <w:fldChar w:fldCharType="separate"/>
      </w:r>
      <w:r w:rsidR="00C3199F">
        <w:t xml:space="preserve">Figure </w:t>
      </w:r>
      <w:r w:rsidR="00C3199F">
        <w:rPr>
          <w:noProof/>
        </w:rPr>
        <w:t>7</w:t>
      </w:r>
      <w:r w:rsidR="00C3199F">
        <w:fldChar w:fldCharType="end"/>
      </w:r>
      <w:r w:rsidR="00C3199F">
        <w:t xml:space="preserve"> the given ‘</w:t>
      </w:r>
      <w:proofErr w:type="spellStart"/>
      <w:r w:rsidR="00C3199F" w:rsidRPr="00174B96">
        <w:rPr>
          <w:i/>
          <w:iCs/>
        </w:rPr>
        <w:t>amountDrink</w:t>
      </w:r>
      <w:proofErr w:type="spellEnd"/>
      <w:r w:rsidR="00C3199F" w:rsidRPr="00174B96">
        <w:rPr>
          <w:i/>
          <w:iCs/>
        </w:rPr>
        <w:t>’</w:t>
      </w:r>
      <w:r w:rsidR="00C3199F">
        <w:t xml:space="preserve"> value would be a synonym for </w:t>
      </w:r>
      <w:r w:rsidR="00C3199F" w:rsidRPr="00C3199F">
        <w:rPr>
          <w:i/>
          <w:iCs/>
        </w:rPr>
        <w:t>‘one cup’</w:t>
      </w:r>
      <w:r w:rsidR="00C3199F">
        <w:rPr>
          <w:i/>
          <w:iCs/>
        </w:rPr>
        <w:t xml:space="preserve">, </w:t>
      </w:r>
      <w:r w:rsidR="00C3199F">
        <w:t xml:space="preserve">which represents a better measure of a drink size. </w:t>
      </w:r>
      <w:r w:rsidR="0040683B">
        <w:t xml:space="preserve">Synonyms can be provided for each sample slot value as shown </w:t>
      </w:r>
      <w:r w:rsidR="00A97440">
        <w:t xml:space="preserve">in grey </w:t>
      </w:r>
      <w:r w:rsidR="0040683B">
        <w:t>in</w:t>
      </w:r>
      <w:r w:rsidR="00B51185">
        <w:t xml:space="preserve"> </w:t>
      </w:r>
      <w:r w:rsidR="00B51185">
        <w:fldChar w:fldCharType="begin"/>
      </w:r>
      <w:r w:rsidR="00B51185">
        <w:instrText xml:space="preserve"> REF _Ref15991642 \h </w:instrText>
      </w:r>
      <w:r w:rsidR="00B51185">
        <w:fldChar w:fldCharType="separate"/>
      </w:r>
      <w:r w:rsidR="00B51185">
        <w:t xml:space="preserve">Figure </w:t>
      </w:r>
      <w:r w:rsidR="00B51185">
        <w:rPr>
          <w:noProof/>
        </w:rPr>
        <w:t>9</w:t>
      </w:r>
      <w:r w:rsidR="00B51185">
        <w:t>: Sample Slot Value with Synonym</w:t>
      </w:r>
      <w:r w:rsidR="00B51185">
        <w:fldChar w:fldCharType="end"/>
      </w:r>
      <w:r w:rsidR="00B51185">
        <w:t>.</w:t>
      </w:r>
      <w:r w:rsidR="00A97440">
        <w:t xml:space="preserve"> </w:t>
      </w:r>
      <w:r w:rsidR="001721D0">
        <w:t xml:space="preserve">The more synonyms given to a slot value the more robust </w:t>
      </w:r>
      <w:r w:rsidR="00B51185">
        <w:rPr>
          <w:noProof/>
        </w:rPr>
        <w:lastRenderedPageBreak/>
        <mc:AlternateContent>
          <mc:Choice Requires="wpg">
            <w:drawing>
              <wp:anchor distT="0" distB="0" distL="114300" distR="114300" simplePos="0" relativeHeight="251672576" behindDoc="0" locked="0" layoutInCell="1" allowOverlap="1" wp14:anchorId="3C3A7EFB" wp14:editId="4B6E46FA">
                <wp:simplePos x="0" y="0"/>
                <wp:positionH relativeFrom="column">
                  <wp:posOffset>29210</wp:posOffset>
                </wp:positionH>
                <wp:positionV relativeFrom="paragraph">
                  <wp:posOffset>54</wp:posOffset>
                </wp:positionV>
                <wp:extent cx="5727700" cy="713741"/>
                <wp:effectExtent l="0" t="0" r="0" b="0"/>
                <wp:wrapSquare wrapText="bothSides"/>
                <wp:docPr id="19" name="Group 19"/>
                <wp:cNvGraphicFramePr/>
                <a:graphic xmlns:a="http://schemas.openxmlformats.org/drawingml/2006/main">
                  <a:graphicData uri="http://schemas.microsoft.com/office/word/2010/wordprocessingGroup">
                    <wpg:wgp>
                      <wpg:cNvGrpSpPr/>
                      <wpg:grpSpPr>
                        <a:xfrm>
                          <a:off x="0" y="0"/>
                          <a:ext cx="5727700" cy="713741"/>
                          <a:chOff x="0" y="0"/>
                          <a:chExt cx="5727700" cy="713741"/>
                        </a:xfrm>
                      </wpg:grpSpPr>
                      <pic:pic xmlns:pic="http://schemas.openxmlformats.org/drawingml/2006/picture">
                        <pic:nvPicPr>
                          <pic:cNvPr id="17" name="Picture 17" descr="A close up of a logo&#10;&#10;Description automatically generated"/>
                          <pic:cNvPicPr>
                            <a:picLocks noChangeAspect="1"/>
                          </pic:cNvPicPr>
                        </pic:nvPicPr>
                        <pic:blipFill>
                          <a:blip r:embed="rId19">
                            <a:extLst>
                              <a:ext uri="{28A0092B-C50C-407E-A947-70E740481C1C}">
                                <a14:useLocalDpi xmlns:a14="http://schemas.microsoft.com/office/drawing/2010/main" val="0"/>
                              </a:ext>
                            </a:extLst>
                          </a:blip>
                          <a:stretch>
                            <a:fillRect/>
                          </a:stretch>
                        </pic:blipFill>
                        <pic:spPr>
                          <a:xfrm>
                            <a:off x="0" y="0"/>
                            <a:ext cx="5727700" cy="394970"/>
                          </a:xfrm>
                          <a:prstGeom prst="rect">
                            <a:avLst/>
                          </a:prstGeom>
                        </pic:spPr>
                      </pic:pic>
                      <wps:wsp>
                        <wps:cNvPr id="18" name="Text Box 18"/>
                        <wps:cNvSpPr txBox="1"/>
                        <wps:spPr>
                          <a:xfrm>
                            <a:off x="0" y="447041"/>
                            <a:ext cx="5727700" cy="266700"/>
                          </a:xfrm>
                          <a:prstGeom prst="rect">
                            <a:avLst/>
                          </a:prstGeom>
                          <a:solidFill>
                            <a:prstClr val="white"/>
                          </a:solidFill>
                          <a:ln>
                            <a:noFill/>
                          </a:ln>
                        </wps:spPr>
                        <wps:txbx>
                          <w:txbxContent>
                            <w:p w14:paraId="4F8A4162" w14:textId="24CACBDE" w:rsidR="00A97440" w:rsidRPr="00523EE9" w:rsidRDefault="00A97440" w:rsidP="00A97440">
                              <w:pPr>
                                <w:pStyle w:val="Caption"/>
                              </w:pPr>
                              <w:bookmarkStart w:id="15" w:name="_Ref15991605"/>
                              <w:bookmarkStart w:id="16" w:name="_Ref15991642"/>
                              <w:r>
                                <w:t xml:space="preserve">Figure </w:t>
                              </w:r>
                              <w:r>
                                <w:fldChar w:fldCharType="begin"/>
                              </w:r>
                              <w:r>
                                <w:instrText xml:space="preserve"> SEQ Figure \* ARABIC </w:instrText>
                              </w:r>
                              <w:r>
                                <w:fldChar w:fldCharType="separate"/>
                              </w:r>
                              <w:r w:rsidR="00F62832">
                                <w:rPr>
                                  <w:noProof/>
                                </w:rPr>
                                <w:t>8</w:t>
                              </w:r>
                              <w:r>
                                <w:fldChar w:fldCharType="end"/>
                              </w:r>
                              <w:bookmarkEnd w:id="15"/>
                              <w:r>
                                <w:t>: Sample Slot Value with Synonym</w:t>
                              </w:r>
                              <w:bookmarkEnd w:id="1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3C3A7EFB" id="Group 19" o:spid="_x0000_s1041" style="position:absolute;margin-left:2.3pt;margin-top:0;width:451pt;height:56.2pt;z-index:251672576" coordsize="57277,7137"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&#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Hh4f/Pz8//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&#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13;&#10;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13;&#10;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13;&#10;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13;&#10;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13;&#10;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13;&#10;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13;&#10;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13;&#10;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Pz//h4eH/////////////////////////////////////////////////////////&#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">
                <v:shape id="Picture 17" o:spid="_x0000_s1042" type="#_x0000_t75" alt="A close up of a logo&#10;&#10;Description automatically generated" style="position:absolute;width:57277;height:394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">
                  <v:imagedata r:id="rId20" o:title="A close up of a logo&#10;&#10;Description automatically generated"/>
                </v:shape>
                <v:shape id="Text Box 18" o:spid="_x0000_s1043" type="#_x0000_t202" style="position:absolute;top:4470;width:57277;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" stroked="f">
                  <v:textbox style="mso-fit-shape-to-text:t" inset="0,0,0,0">
                    <w:txbxContent>
                      <w:p w14:paraId="4F8A4162" w14:textId="24CACBDE" w:rsidR="00A97440" w:rsidRPr="00523EE9" w:rsidRDefault="00A97440" w:rsidP="00A97440">
                        <w:pPr>
                          <w:pStyle w:val="Caption"/>
                        </w:pPr>
                        <w:bookmarkStart w:id="17" w:name="_Ref15991605"/>
                        <w:bookmarkStart w:id="18" w:name="_Ref15991642"/>
                        <w:r>
                          <w:t xml:space="preserve">Figure </w:t>
                        </w:r>
                        <w:r>
                          <w:fldChar w:fldCharType="begin"/>
                        </w:r>
                        <w:r>
                          <w:instrText xml:space="preserve"> SEQ Figure \* ARABIC </w:instrText>
                        </w:r>
                        <w:r>
                          <w:fldChar w:fldCharType="separate"/>
                        </w:r>
                        <w:r w:rsidR="00F62832">
                          <w:rPr>
                            <w:noProof/>
                          </w:rPr>
                          <w:t>8</w:t>
                        </w:r>
                        <w:r>
                          <w:fldChar w:fldCharType="end"/>
                        </w:r>
                        <w:bookmarkEnd w:id="17"/>
                        <w:r>
                          <w:t>: Sample Slot Value with Synonym</w:t>
                        </w:r>
                        <w:bookmarkEnd w:id="18"/>
                      </w:p>
                    </w:txbxContent>
                  </v:textbox>
                </v:shape>
                <w10:wrap type="square"/>
              </v:group>
            </w:pict>
          </mc:Fallback>
        </mc:AlternateContent>
      </w:r>
      <w:r w:rsidR="001721D0">
        <w:t xml:space="preserve">the skill model should be. </w:t>
      </w:r>
      <w:r w:rsidR="00E83EA0">
        <w:t>Even with the synonyms the initial populated slot value will be the exact answer given by the user</w:t>
      </w:r>
      <w:r w:rsidR="0047377F">
        <w:t xml:space="preserve"> as seen in </w:t>
      </w:r>
      <w:r w:rsidR="0047377F">
        <w:fldChar w:fldCharType="begin"/>
      </w:r>
      <w:r w:rsidR="0047377F">
        <w:instrText xml:space="preserve"> REF _Ref15990516 \h </w:instrText>
      </w:r>
      <w:r w:rsidR="0047377F">
        <w:fldChar w:fldCharType="separate"/>
      </w:r>
      <w:r w:rsidR="0047377F">
        <w:t xml:space="preserve">Figure </w:t>
      </w:r>
      <w:r w:rsidR="0047377F">
        <w:rPr>
          <w:noProof/>
        </w:rPr>
        <w:t>7</w:t>
      </w:r>
      <w:r w:rsidR="0047377F">
        <w:fldChar w:fldCharType="end"/>
      </w:r>
      <w:r w:rsidR="0047377F">
        <w:t>. Pulling out the correct value using synonyms is done on the back</w:t>
      </w:r>
      <w:r w:rsidR="00EF2BB9">
        <w:t>-</w:t>
      </w:r>
      <w:r w:rsidR="0047377F">
        <w:t xml:space="preserve">end side, which will be explained in a later section. </w:t>
      </w:r>
      <w:r w:rsidR="001449FC">
        <w:t xml:space="preserve">Another example for this concerns the slot ‘meal’. </w:t>
      </w:r>
      <w:r w:rsidR="00FD76ED">
        <w:t>The phrase to prompt the user for this slot is along the lines of “</w:t>
      </w:r>
      <w:r w:rsidR="00FD76ED">
        <w:rPr>
          <w:i/>
          <w:iCs/>
        </w:rPr>
        <w:t>When did you have this?”</w:t>
      </w:r>
      <w:r w:rsidR="00FD76ED">
        <w:t xml:space="preserve">. This might lead the user to respond with a time rather than one of the pre-defined slot values. </w:t>
      </w:r>
      <w:r w:rsidR="00485ED5">
        <w:t xml:space="preserve">Therefore, </w:t>
      </w:r>
      <w:r w:rsidR="00506162">
        <w:t xml:space="preserve">as many </w:t>
      </w:r>
      <w:r w:rsidR="00485ED5">
        <w:t xml:space="preserve">synonyms </w:t>
      </w:r>
      <w:r w:rsidR="00506162">
        <w:t xml:space="preserve">as possible </w:t>
      </w:r>
      <w:r w:rsidR="00485ED5">
        <w:t xml:space="preserve">should be created to ensure that the skill understands the user. </w:t>
      </w:r>
      <w:r w:rsidR="00B51185">
        <w:t xml:space="preserve">These can be seen in </w:t>
      </w:r>
      <w:r w:rsidR="00B51185">
        <w:fldChar w:fldCharType="begin"/>
      </w:r>
      <w:r w:rsidR="00B51185">
        <w:instrText xml:space="preserve"> REF _Ref15992488 \h </w:instrText>
      </w:r>
      <w:r w:rsidR="00B51185">
        <w:fldChar w:fldCharType="separate"/>
      </w:r>
      <w:r w:rsidR="00B51185">
        <w:t xml:space="preserve">Figure </w:t>
      </w:r>
      <w:r w:rsidR="00B51185">
        <w:rPr>
          <w:noProof/>
        </w:rPr>
        <w:t>8</w:t>
      </w:r>
      <w:r w:rsidR="00B51185">
        <w:t>: 'meal' Slot with Synonyms</w:t>
      </w:r>
      <w:r w:rsidR="00B51185">
        <w:fldChar w:fldCharType="end"/>
      </w:r>
      <w:r w:rsidR="00D84ABC">
        <w:t xml:space="preserve">. </w:t>
      </w:r>
    </w:p>
    <w:p w14:paraId="4A8D3147" w14:textId="3B6123E5" w:rsidR="00B51185" w:rsidRDefault="00B51185" w:rsidP="009D0A04">
      <w:r>
        <w:rPr>
          <w:noProof/>
        </w:rPr>
        <mc:AlternateContent>
          <mc:Choice Requires="wpg">
            <w:drawing>
              <wp:anchor distT="0" distB="0" distL="114300" distR="114300" simplePos="0" relativeHeight="251676672" behindDoc="0" locked="0" layoutInCell="1" allowOverlap="1" wp14:anchorId="6779D888" wp14:editId="60A5D49D">
                <wp:simplePos x="0" y="0"/>
                <wp:positionH relativeFrom="column">
                  <wp:posOffset>0</wp:posOffset>
                </wp:positionH>
                <wp:positionV relativeFrom="paragraph">
                  <wp:posOffset>185947</wp:posOffset>
                </wp:positionV>
                <wp:extent cx="5727700" cy="4780280"/>
                <wp:effectExtent l="0" t="0" r="0" b="0"/>
                <wp:wrapSquare wrapText="bothSides"/>
                <wp:docPr id="22" name="Group 22"/>
                <wp:cNvGraphicFramePr/>
                <a:graphic xmlns:a="http://schemas.openxmlformats.org/drawingml/2006/main">
                  <a:graphicData uri="http://schemas.microsoft.com/office/word/2010/wordprocessingGroup">
                    <wpg:wgp>
                      <wpg:cNvGrpSpPr/>
                      <wpg:grpSpPr>
                        <a:xfrm>
                          <a:off x="0" y="0"/>
                          <a:ext cx="5727700" cy="4780280"/>
                          <a:chOff x="0" y="0"/>
                          <a:chExt cx="5727700" cy="4780280"/>
                        </a:xfrm>
                      </wpg:grpSpPr>
                      <pic:pic xmlns:pic="http://schemas.openxmlformats.org/drawingml/2006/picture">
                        <pic:nvPicPr>
                          <pic:cNvPr id="20" name="Picture 20" descr="A screenshot of a cell phone&#10;&#10;Description automatically generated"/>
                          <pic:cNvPicPr>
                            <a:picLocks noChangeAspect="1"/>
                          </pic:cNvPicPr>
                        </pic:nvPicPr>
                        <pic:blipFill>
                          <a:blip r:embed="rId21">
                            <a:extLst>
                              <a:ext uri="{28A0092B-C50C-407E-A947-70E740481C1C}">
                                <a14:useLocalDpi xmlns:a14="http://schemas.microsoft.com/office/drawing/2010/main" val="0"/>
                              </a:ext>
                            </a:extLst>
                          </a:blip>
                          <a:stretch>
                            <a:fillRect/>
                          </a:stretch>
                        </pic:blipFill>
                        <pic:spPr>
                          <a:xfrm>
                            <a:off x="0" y="0"/>
                            <a:ext cx="5727700" cy="4501515"/>
                          </a:xfrm>
                          <a:prstGeom prst="rect">
                            <a:avLst/>
                          </a:prstGeom>
                        </pic:spPr>
                      </pic:pic>
                      <wps:wsp>
                        <wps:cNvPr id="21" name="Text Box 21"/>
                        <wps:cNvSpPr txBox="1"/>
                        <wps:spPr>
                          <a:xfrm>
                            <a:off x="0" y="4513580"/>
                            <a:ext cx="5727700" cy="266700"/>
                          </a:xfrm>
                          <a:prstGeom prst="rect">
                            <a:avLst/>
                          </a:prstGeom>
                          <a:solidFill>
                            <a:prstClr val="white"/>
                          </a:solidFill>
                          <a:ln>
                            <a:noFill/>
                          </a:ln>
                        </wps:spPr>
                        <wps:txbx>
                          <w:txbxContent>
                            <w:p w14:paraId="2C223C1D" w14:textId="74069025" w:rsidR="00B51185" w:rsidRPr="008768F8" w:rsidRDefault="00B51185" w:rsidP="00B51185">
                              <w:pPr>
                                <w:pStyle w:val="Caption"/>
                              </w:pPr>
                              <w:bookmarkStart w:id="19" w:name="_Ref15992488"/>
                              <w:r>
                                <w:t xml:space="preserve">Figure </w:t>
                              </w:r>
                              <w:r>
                                <w:fldChar w:fldCharType="begin"/>
                              </w:r>
                              <w:r>
                                <w:instrText xml:space="preserve"> SEQ Figure \* ARABIC </w:instrText>
                              </w:r>
                              <w:r>
                                <w:fldChar w:fldCharType="separate"/>
                              </w:r>
                              <w:r w:rsidR="00F62832">
                                <w:rPr>
                                  <w:noProof/>
                                </w:rPr>
                                <w:t>9</w:t>
                              </w:r>
                              <w:r>
                                <w:fldChar w:fldCharType="end"/>
                              </w:r>
                              <w:r>
                                <w:t>: 'meal' Slot with Synonyms</w:t>
                              </w:r>
                              <w:bookmarkEnd w:id="1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779D888" id="Group 22" o:spid="_x0000_s1044" style="position:absolute;margin-left:0;margin-top:14.65pt;width:451pt;height:376.4pt;z-index:251676672" coordsize="57277,47802"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4eHh/8/Pz//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Pz8//4eHh////////////////////////////////////////////&#13;&#10;/////////////////////+Hh4f/Pz8//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h4eH//////////////////////////////////////////////////////+Hh4f/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8/P////////////////&#13;&#10;///////////////////////////////////////Pz8//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13;&#10;////////////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13;&#10;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13;&#10;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13;&#10;///////////////////////////////////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13;&#10;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13;&#10;////////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13;&#10;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13;&#10;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5ub/9vb2/+3t7f/09PT///////7+&#13;&#10;/v/U1NT/zMzM/8zMzP/MzMz/zMzM/8zMzP/MzMz/zMzM/8zMzP/MzMz/zMzM/8zMzP/MzMz/zMzM&#13;&#10;/8zMzP/MzMz/zMzM/8zMzP/MzMz/zMzM/8zMzP/MzMz/zMzM/8zMzP/MzMz/zMzM/8zMzP/MzMz/&#13;&#10;zMzM/8zMzP/MzMz/zMzM/8zMzP/MzMz/zMzM////////////////////////////////////////&#13;&#10;///////////////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13;&#10;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39/f//Pz8//9/f3//v7+//b29v/b29v/zMzM/8zMzP/MzMz/zMzM/8zM&#13;&#10;zP/MzMz/zMzM/8zMzP/MzMz/zMzM/8zMzP/MzMz/zMzM/8zMzP/MzMz/zMzM/8zMzP/MzMz/zMzM&#13;&#10;/8zMzP/MzMz/zMzM/8zMzP/MzMz/zMzM/8zMzP/MzMz/zMzM/8zMzP/MzMz/zMzM/8zMzP/MzMz/&#13;&#10;zMzM/8zMzP//////////////////////////////////////////////////////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13;&#10;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c3N/83Nzf/MzMz/zMzM/8zMzP/MzMz/zMzM/8zMzP/MzMz/zMzM/8zMzP/MzMz/zMzM/8zM&#13;&#10;zP/MzMz/zMzM/8zMzP/MzMz/zMzM/8zMzP/MzMz/zMzM/8zMzP/MzMz/zMzM/8zMzP/MzMz/zMzM&#13;&#10;/8zMzP/MzMz/zMzM/8zMzP/MzMz/zMzM/8zMzP/MzMz/zMzM/8zMzP/MzMz/////////////////&#13;&#10;/////////////////////////////////////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13;&#10;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13;&#10;///////////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13;&#10;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13;&#10;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Pz8//////////////////////&#13;&#10;/////////////////////////////////8/Pz//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4eHh////////////////////////////////////////////////&#13;&#10;///////h4eH/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Pz8//4eHh////&#13;&#10;/////////////////////////////////////////////////////////////+Hh4f/Pz8//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8/P/+Hh4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h4eH/z8/P&#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Pz8//4eHh////////////////&#13;&#10;/////////////////////////////////////////////////+Hh4f/Pz8//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h4eH/////////////////////////////////////&#13;&#10;/////////////////+Hh4f/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8/P///////////////////////////////////////////////////////Pz8//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13;&#10;////////////////////////////////////////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13;&#10;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13;&#10;/////////////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13;&#10;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13;&#10;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13;&#10;////////////////////////////////////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13;&#10;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13;&#10;/////////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13;&#10;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13;&#10;///////////////////////////////////////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13;&#10;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13;&#10;////////////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13;&#10;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Pz8///////////////////////////////////////////////////////8/Pz//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4eHh////////////////////&#13;&#10;///////////////////////////////////h4eH/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Pz8//4eHh////////////////////////////////////////////////////&#13;&#10;/////////////+Hh4f/Pz8//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8/P&#13;&#10;/+Hh4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Hh4f/Pz8//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8/P/+Hh4f//////////&#13;&#10;///////////////////////////////////////////////////////h4eH/z8/P/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4eHh////////////////////////////////&#13;&#10;///////////////////////h4eH/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Pz///////////////////////////////////////////////////////z8/P&#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13;&#10;/////////////////////////////////////////////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13;&#10;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13;&#10;///////////////////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13;&#10;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13;&#10;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13;&#10;/////////////////////////////////////////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13;&#10;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&#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13;&#10;///////////////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13;&#10;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13;&#10;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13;&#10;////////////////////////////////////////////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13;&#10;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13;&#10;/////////////////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13;&#10;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8/P///////////////////////////////////////////////////////Pz8//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Hh4f//////////////&#13;&#10;////////////////////////////////////////4eHh/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8/P/+Hh4f//////////////////////////////////////////////&#13;&#10;///////////////////h4eH/z8/P/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Pz//h4eH/////////////////////////////////&#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4eHh/8/Pz//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13;&#10;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13;&#10;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13;&#10;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13;&#10;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13;&#10;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13;&#10;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13;&#10;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13;&#10;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13;&#10;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13;&#10;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13;&#10;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13;&#10;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13;&#10;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13;&#10;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13;&#10;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13;&#10;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8/P/+Hh4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&#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h4eH/////////////////////&#13;&#10;/////////////////////////////////+Hh4f/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8/P////////////////////////////////////////////////&#13;&#10;///////Pz8//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13;&#10;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13;&#10;/////////////////////////////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13;&#10;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13;&#10;///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13;&#10;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13;&#10;////////////////////////////////////////////////////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13;&#10;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&#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13;&#10;/////////////////////////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13;&#10;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13;&#10;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13;&#10;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13;&#10;////////////////////////////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13;&#10;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Pz8//////////////////////////////////////////////////////&#13;&#10;/8/Pz//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4eHh////&#13;&#10;///////////////////////////////////////////////////h4eH/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8/P/+Hh4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h4eH/z8/P/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13;&#10;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13;&#10;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13;&#10;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13;&#10;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13;&#10;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13;&#10;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13;&#10;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13;&#10;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Pz8//4eHh////////////////////////////////////////////////&#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Hh&#13;&#10;4f/Pz8//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13;&#10;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13;&#10;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13;&#10;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13;&#10;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13;&#10;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13;&#10;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13;&#10;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Pz8//4eHh////////////////////////&#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4eHh/8/Pz//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13;&#10;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13;&#10;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13;&#10;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13;&#10;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13;&#10;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13;&#10;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13;&#10;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13;&#10;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13;&#10;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13;&#10;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Pz8//4eHh////////////////////////////////////////////////////////////&#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h4eH/z8/P/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Pz8//4eHh////////////////////////////////&#13;&#10;/////////////////////////////////+Hh4f/Pz8//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h4eH/////////////////////////////////////////////////////&#13;&#10;/+Hh4f/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8/P////&#13;&#10;///////////////////////////////////////////////////Pz8//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13;&#10;////////////////////////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13;&#10;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13;&#10;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13;&#10;///////////////////////////////////////////////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13;&#10;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13;&#10;////////////////////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13;&#10;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13;&#10;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29vb//n5+f/v7+//7+/v//39&#13;&#10;/f//////5OTk/8zMzP/MzMz/zMzM/8zMzP/MzMz/zMzM/8zMzP/MzMz/zMzM/8zMzP/MzMz/zMzM&#13;&#10;/8zMzP/MzMz/zMzM/8zMzP/MzMz/zMzM/8zMzP/MzMz/zMzM////////////////////////////&#13;&#10;///////////////////////////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13;&#10;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9TU1P/v7+//+vr6///////6+vr/5ubm/83Nzf/MzMz/zMzM/8zM&#13;&#10;zP/MzMz/zMzM/8zMzP/MzMz/zMzM/8zMzP/MzMz/zMzM/8zMzP/MzMz/zMzM/8zMzP/MzMz/zMzM&#13;&#10;/8zMzP/MzMz/zMzM/8zMzP//////////////////////////////////////////////////////&#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13;&#10;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Ozs7/zMzM/8zMzP/MzMz/zMzM/8zMzP/MzMz/zMzM/8zMzP/MzMz/zMzM/8zM&#13;&#10;zP/MzMz/zMzM/8zMzP/MzMz/zMzM/8zMzP/MzMz/zMzM/8zMzP/MzMz/zMzM/8zMzP/MzMz/////&#13;&#10;/////////////////////////////////////////////////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13;&#10;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13;&#10;///////////////////////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13;&#10;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13;&#10;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Pz8//////////&#13;&#10;/////////////////////////////////////////////8/Pz//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4eHh////////////////////////////////////&#13;&#10;///////////////////h4eH/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P&#13;&#10;z8//4eHh/////////////////////////////////////////////////////////////////+Hh&#13;&#10;4f/Pz8//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Pz8//4eHh////////////////////////////////////////////////////////////&#13;&#10;/////+Hh4f/Pz8//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h4eH/////&#13;&#10;/////////////////////////////////////////////////+Hh4f/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8/P////////////////////////////////&#13;&#10;///////////////////////Pz8//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13;&#10;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13;&#10;/////////////////////////////////////////////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13;&#10;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13;&#10;///////////////////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13;&#10;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13;&#10;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13;&#10;/////////////////////////////////////////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13;&#10;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13;&#10;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13;&#10;////////////////////////////////////////////////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13;&#10;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13;&#10;/////////////////////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13;&#10;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13;&#10;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13;&#10;////////////////////////////////////////////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13;&#10;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Pz8//////////////////////////////////////&#13;&#10;/////////////////8/Pz//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4eHh///////////////////////////////////////////////////////h4eH/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Pz8//4eHh////////////////////&#13;&#10;/////////////////////////////////////////////+Hh4f/Pz8//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Pz8//4eHh////////////&#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Hh4f//////////////////&#13;&#10;////////////////////////////////////4eHh/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Pz8//////////////////////////////////////////////&#13;&#10;/////////8/Pz//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13;&#10;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13;&#10;////////////////////////////////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13;&#10;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13;&#10;/////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13;&#10;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13;&#10;////////////////////////////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13;&#10;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13;&#10;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13;&#10;///////////////////////////////////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13;&#10;////////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13;&#10;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13;&#10;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13;&#10;///////////////////////////////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13;&#10;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Pz///////////////////////////////////////////////////&#13;&#10;////z8/P/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h4eH/&#13;&#10;/////////////////////////////////////////////////////+Hh4f/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&#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&#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Hh&#13;&#10;4f/Pz8//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13;&#10;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13;&#10;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13;&#10;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13;&#10;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13;&#10;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&#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">
                <v:shape id="Picture 20" o:spid="_x0000_s1045" type="#_x0000_t75" alt="A screenshot of a cell phone&#10;&#10;Description automatically generated" style="position:absolute;width:57277;height:4501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">
                  <v:imagedata r:id="rId22" o:title="A screenshot of a cell phone&#10;&#10;Description automatically generated"/>
                </v:shape>
                <v:shape id="Text Box 21" o:spid="_x0000_s1046" type="#_x0000_t202" style="position:absolute;top:45135;width:57277;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" stroked="f">
                  <v:textbox style="mso-fit-shape-to-text:t" inset="0,0,0,0">
                    <w:txbxContent>
                      <w:p w14:paraId="2C223C1D" w14:textId="74069025" w:rsidR="00B51185" w:rsidRPr="008768F8" w:rsidRDefault="00B51185" w:rsidP="00B51185">
                        <w:pPr>
                          <w:pStyle w:val="Caption"/>
                        </w:pPr>
                        <w:bookmarkStart w:id="20" w:name="_Ref15992488"/>
                        <w:r>
                          <w:t xml:space="preserve">Figure </w:t>
                        </w:r>
                        <w:r>
                          <w:fldChar w:fldCharType="begin"/>
                        </w:r>
                        <w:r>
                          <w:instrText xml:space="preserve"> SEQ Figure \* ARABIC </w:instrText>
                        </w:r>
                        <w:r>
                          <w:fldChar w:fldCharType="separate"/>
                        </w:r>
                        <w:r w:rsidR="00F62832">
                          <w:rPr>
                            <w:noProof/>
                          </w:rPr>
                          <w:t>9</w:t>
                        </w:r>
                        <w:r>
                          <w:fldChar w:fldCharType="end"/>
                        </w:r>
                        <w:r>
                          <w:t>: 'meal' Slot with Synonyms</w:t>
                        </w:r>
                        <w:bookmarkEnd w:id="20"/>
                      </w:p>
                    </w:txbxContent>
                  </v:textbox>
                </v:shape>
                <w10:wrap type="square"/>
              </v:group>
            </w:pict>
          </mc:Fallback>
        </mc:AlternateContent>
      </w:r>
    </w:p>
    <w:p w14:paraId="098D0C2C" w14:textId="7DB150A5" w:rsidR="00A53C23" w:rsidRDefault="000168E6" w:rsidP="00A53C23">
      <w:r>
        <w:t>For certain slots only a few value</w:t>
      </w:r>
      <w:r w:rsidR="00B55E27">
        <w:t>s</w:t>
      </w:r>
      <w:r>
        <w:t xml:space="preserve"> are desired and should be allowed. </w:t>
      </w:r>
      <w:r w:rsidR="00B55E27">
        <w:t>For the slot ‘</w:t>
      </w:r>
      <w:r w:rsidR="00B55E27" w:rsidRPr="00B55E27">
        <w:rPr>
          <w:i/>
          <w:iCs/>
        </w:rPr>
        <w:t>meal’</w:t>
      </w:r>
      <w:r w:rsidR="00B55E27">
        <w:rPr>
          <w:i/>
          <w:iCs/>
        </w:rPr>
        <w:t xml:space="preserve"> </w:t>
      </w:r>
      <w:r w:rsidR="00B55E27">
        <w:t>the only values that should be allowed are ‘snack’, ‘breakfast’, ’lunch’, ’dinner’.</w:t>
      </w:r>
      <w:r w:rsidR="001449FC">
        <w:t xml:space="preserve"> </w:t>
      </w:r>
      <w:r w:rsidR="00D84ABC">
        <w:t xml:space="preserve">Even though many synonyms have been created to account for many different user inputs, the right one cannot be guaranteed. </w:t>
      </w:r>
      <w:r w:rsidR="00A401AD">
        <w:t xml:space="preserve">It is possible to set validation rules for a slot type present within an intent. </w:t>
      </w:r>
      <w:r w:rsidR="00A53C23">
        <w:t xml:space="preserve">The three possible validation rules are: </w:t>
      </w:r>
    </w:p>
    <w:p w14:paraId="166FC3B4" w14:textId="39A2FBBC" w:rsidR="00A53C23" w:rsidRDefault="00A53C23" w:rsidP="00A53C23">
      <w:pPr>
        <w:pStyle w:val="ListParagraph"/>
        <w:numPr>
          <w:ilvl w:val="1"/>
          <w:numId w:val="9"/>
        </w:numPr>
      </w:pPr>
      <w:r>
        <w:t>Accepts only a set of values</w:t>
      </w:r>
    </w:p>
    <w:p w14:paraId="3CA039B5" w14:textId="3611E94B" w:rsidR="00A53C23" w:rsidRDefault="00A53C23" w:rsidP="00A53C23">
      <w:pPr>
        <w:pStyle w:val="ListParagraph"/>
        <w:numPr>
          <w:ilvl w:val="1"/>
          <w:numId w:val="9"/>
        </w:numPr>
      </w:pPr>
      <w:r>
        <w:t>Reject only a set of values</w:t>
      </w:r>
    </w:p>
    <w:p w14:paraId="2F0D33D3" w14:textId="5825481C" w:rsidR="003807DD" w:rsidRDefault="00A53C23" w:rsidP="003807DD">
      <w:pPr>
        <w:pStyle w:val="ListParagraph"/>
        <w:numPr>
          <w:ilvl w:val="1"/>
          <w:numId w:val="9"/>
        </w:numPr>
      </w:pPr>
      <w:r>
        <w:t>Accept only Slot Type’s values and synonym</w:t>
      </w:r>
      <w:r w:rsidR="003807DD">
        <w:t>s</w:t>
      </w:r>
    </w:p>
    <w:p w14:paraId="05318E13" w14:textId="3A290393" w:rsidR="003807DD" w:rsidRPr="00B55E27" w:rsidRDefault="0058128B" w:rsidP="003807DD">
      <w:r>
        <w:rPr>
          <w:noProof/>
        </w:rPr>
        <w:lastRenderedPageBreak/>
        <mc:AlternateContent>
          <mc:Choice Requires="wpg">
            <w:drawing>
              <wp:anchor distT="0" distB="0" distL="114300" distR="114300" simplePos="0" relativeHeight="251680768" behindDoc="0" locked="0" layoutInCell="1" allowOverlap="1" wp14:anchorId="7B037AF2" wp14:editId="54DA652C">
                <wp:simplePos x="0" y="0"/>
                <wp:positionH relativeFrom="column">
                  <wp:posOffset>0</wp:posOffset>
                </wp:positionH>
                <wp:positionV relativeFrom="paragraph">
                  <wp:posOffset>748145</wp:posOffset>
                </wp:positionV>
                <wp:extent cx="5727700" cy="1725930"/>
                <wp:effectExtent l="0" t="0" r="0" b="1270"/>
                <wp:wrapSquare wrapText="bothSides"/>
                <wp:docPr id="25" name="Group 25"/>
                <wp:cNvGraphicFramePr/>
                <a:graphic xmlns:a="http://schemas.openxmlformats.org/drawingml/2006/main">
                  <a:graphicData uri="http://schemas.microsoft.com/office/word/2010/wordprocessingGroup">
                    <wpg:wgp>
                      <wpg:cNvGrpSpPr/>
                      <wpg:grpSpPr>
                        <a:xfrm>
                          <a:off x="0" y="0"/>
                          <a:ext cx="5727700" cy="1725930"/>
                          <a:chOff x="0" y="0"/>
                          <a:chExt cx="5727700" cy="1725930"/>
                        </a:xfrm>
                      </wpg:grpSpPr>
                      <pic:pic xmlns:pic="http://schemas.openxmlformats.org/drawingml/2006/picture">
                        <pic:nvPicPr>
                          <pic:cNvPr id="23" name="Picture 23" descr="A close up of a logo&#10;&#10;Description automatically generated"/>
                          <pic:cNvPicPr>
                            <a:picLocks noChangeAspect="1"/>
                          </pic:cNvPicPr>
                        </pic:nvPicPr>
                        <pic:blipFill>
                          <a:blip r:embed="rId23">
                            <a:extLst>
                              <a:ext uri="{28A0092B-C50C-407E-A947-70E740481C1C}">
                                <a14:useLocalDpi xmlns:a14="http://schemas.microsoft.com/office/drawing/2010/main" val="0"/>
                              </a:ext>
                            </a:extLst>
                          </a:blip>
                          <a:stretch>
                            <a:fillRect/>
                          </a:stretch>
                        </pic:blipFill>
                        <pic:spPr>
                          <a:xfrm>
                            <a:off x="0" y="0"/>
                            <a:ext cx="5727700" cy="1403985"/>
                          </a:xfrm>
                          <a:prstGeom prst="rect">
                            <a:avLst/>
                          </a:prstGeom>
                        </pic:spPr>
                      </pic:pic>
                      <wps:wsp>
                        <wps:cNvPr id="24" name="Text Box 24"/>
                        <wps:cNvSpPr txBox="1"/>
                        <wps:spPr>
                          <a:xfrm>
                            <a:off x="0" y="1459230"/>
                            <a:ext cx="5727700" cy="266700"/>
                          </a:xfrm>
                          <a:prstGeom prst="rect">
                            <a:avLst/>
                          </a:prstGeom>
                          <a:solidFill>
                            <a:prstClr val="white"/>
                          </a:solidFill>
                          <a:ln>
                            <a:noFill/>
                          </a:ln>
                        </wps:spPr>
                        <wps:txbx>
                          <w:txbxContent>
                            <w:p w14:paraId="7E038EAE" w14:textId="5BA45E2A" w:rsidR="0058128B" w:rsidRPr="001C33F2" w:rsidRDefault="0058128B" w:rsidP="0058128B">
                              <w:pPr>
                                <w:pStyle w:val="Caption"/>
                              </w:pPr>
                              <w:bookmarkStart w:id="21" w:name="_Ref15993819"/>
                              <w:r>
                                <w:t xml:space="preserve">Figure </w:t>
                              </w:r>
                              <w:r>
                                <w:fldChar w:fldCharType="begin"/>
                              </w:r>
                              <w:r>
                                <w:instrText xml:space="preserve"> SEQ Figure \* ARABIC </w:instrText>
                              </w:r>
                              <w:r>
                                <w:fldChar w:fldCharType="separate"/>
                              </w:r>
                              <w:r w:rsidR="00F62832">
                                <w:rPr>
                                  <w:noProof/>
                                </w:rPr>
                                <w:t>10</w:t>
                              </w:r>
                              <w:r>
                                <w:fldChar w:fldCharType="end"/>
                              </w:r>
                              <w:r>
                                <w:t xml:space="preserve">: </w:t>
                              </w:r>
                              <w:r w:rsidR="00F02A54">
                                <w:t>Triggered</w:t>
                              </w:r>
                              <w:r>
                                <w:t xml:space="preserve"> Validation Rule</w:t>
                              </w:r>
                              <w:bookmarkEnd w:id="2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7B037AF2" id="Group 25" o:spid="_x0000_s1047" style="position:absolute;margin-left:0;margin-top:58.9pt;width:451pt;height:135.9pt;z-index:251680768" coordsize="57277,17259"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13;&#10;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13;&#10;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&#13;&#1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87Ozv+qqqr/Hh4e/0hIS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13;&#10;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enp6&#13;&#10;/wICAv8yMjL/1dXV//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13;&#10;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7+/v//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13;&#10;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&#13;&#1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13;&#10;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13;&#10;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13;&#10;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&#13;&#1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&#13;&#1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b29v/6+vr/////////////////////////////&#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6fa&#13;&#10;7/9nv+P/RbHd/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13;&#10;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13;&#10;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13;&#10;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13;&#10;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13;&#10;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13;&#10;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13;&#10;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13;&#10;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13;&#10;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13;&#10;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13;&#10;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13;&#10;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13;&#10;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13;&#10;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13;&#10;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13;&#10;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13;&#10;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13;&#10;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13;&#10;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13;&#10;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13;&#10;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13;&#10;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13;&#10;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13;&#10;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8fHx/+7u7v/09PT/9PT0//T09P/09PT/9PT0//T09P/09PT/9PT0//T09P/09PT/9PT0//T09P/0&#13;&#10;9PT/9PT0//T09P/09PT/9PT0//T09P/09PT/9PT0//T09P/09PT/9PT0//T09P/09PT/9PT0//T0&#13;&#10;9P/09PT/9PT0//T09P/09PT/9PT0//T09P/09PT/9PT0//T09P/09PT/9PT0//T09P/09PT/9PT0&#13;&#10;//T09P/09PT/9PT0/+7u7v91dXX/tLS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&#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zs7O/6qqqv8eHh7/&#13;&#10;SEhI//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7u7u/8JCQn/5+fn//T09P/09PT/9PT0//T09P/09PT/9PT0//T0&#13;&#10;9P/09PT/9PT0//T09P/09PT/9PT0//T09P/09PT/9PT0//T09P/09PT/9PT0//T09P/09PT/9PT0&#13;&#10;//T09P/09PT/9PT0//T09P/09PT/9PT0//T09P/09PT/9PT0//T09P/09PT/9PT0//T09P/09PT/&#13;&#10;9PT0//T09P/09PT/9PT0//T09P8XFxf/np6e//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6Ojo/7S0tP9PT0//DQ0N/93d3f/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96enr/AgIC/zIyMv/V1dX/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6urq/9jY2P/0&#13;&#10;9PT/9PT0//T09P/09PT/9PT0//T09P/09PT/9PT0//T09P/09PT/9PT0//T09P/09PT/9PT0//T0&#13;&#10;9P/09PT/9PT0//T09P/09PT/9PT0//T09P/09PT/9PT0//T09P/09PT/9PT0//T09P/09PT/9PT0&#13;&#10;//T09P/09PT/9PT0//T09P/09PT/9PT0//T09P/09PT/9PT0//T09P/09PT/9PT0/9PT0//v7+//&#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Gxsb/BwcH/xkZGf+enp7/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7u7v9ycnL/tLS0&#13;&#10;//T09P/09PT/9PT0/+/v7//y8vL/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x8fH/8/Pz//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6enp/wAAAP96enr/9PT0/6ysrP9ISEj/CwsL/xYWFv9hYWH/6+vr&#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p6en/AAAA/3p6&#13;&#10;ev/09PT/kpKS/4KCgv+np6f/cnJy/wEBAf+FhYX/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vr6/82Njb/jIyM/1RUVP8aGhr/IyMj/6Wlpf+Pj4//&#13;&#10;MjIy/xUVFf9dXV3/6Ojo//T09P/z8/P/iIiI/yoqKv8RERH/Ozs7/8rKyv/09PT/y8vL/0JCQv8a&#13;&#10;Ghr/CwsL/zc3N/+0tLT/9PT0/+np6f8AAAD/enp6//T09P/09PT/9PT0//T09P/b29v/AwMD/39/&#13;&#10;f//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6enp&#13;&#10;/wAAAP8EBAT/QkJC/3Z2dv8RERH/AAAA/xcXF/9mZmb/Tk5O/wAAAP+ioqL/9PT0/4+Pj/8AAAD/&#13;&#10;UFBQ/4CAgP8cHBz/TExM//T09P+tra3/RkZG/3V1df98fHz/Ghoa/zU1Nf/09PT/6enp/wAAAP96&#13;&#10;enr/9PT0//T09P/09PT/y8vL/ykpKf8LCwv/2NjY//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p6en/AAAA/3h4eP/09PT/9PT0/2JiYv8AAAD/6enp&#13;&#10;//T09P/k5OT/AQEB/2pqav/09PT/JCQk/zQ0NP/09PT/9PT0/4yMjP8JCQn/6urq//T09P/09PT/&#13;&#10;9PT0//T09P99fX3/AAAA/+Li4v/p6en/AAAA/3p6ev/09PT/9PT0/8rKyv8GBgb/NjY2/9HR0f/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np&#13;&#10;6f8AAAD/enp6//T09P/09PT/eHh4/wAAAP/q6ur/9PT0//T09P8GBgb/Z2dn//Dw8P8DAwP/Kioq&#13;&#10;/2JiYv9iYmL/SUlJ/wAAAP/MzMz/9PT0/9jY2P+IiIj/enp6/1tbW/8AAAD/29vb/+np6f8AAAD/&#13;&#10;enp6//T09P/09PT/yMjI/wAAAP/CwsL/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6enp/wAAAP96enr/9PT0//T09P94eHj/AAAA/+rq&#13;&#10;6v/09PT/9PT0/wYGBv9nZ2f/6urq/wAAAP8rKyv/ZmZm/2ZmZv9mZmb/ZmZm/+bm5v+srKz/AQEB&#13;&#10;/yAgIP9ERET/Hx8f/wAAAP/b29v/6enp/wAAAP96enr/9PT0//T09P/X19f/FBQU/8fHx//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p&#13;&#10;6en/AAAA/3p6ev/09PT/9PT0/3h4eP8AAAD/6urq//T09P/09PT/BgYG/2dnZ//09PT/ExMT/zg4&#13;&#10;OP/09PT/9PT0//T09P/09PT/9PT0/z09Pf8YGBj/8fHx//T09P+ZmZn/AAAA/9vb2//p6en/AAAA&#13;&#10;/3p6ev/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np6f8AAAD/enp6//T09P/09PT/eHh4/wAAAP/q&#13;&#10;6ur/9PT0//T09P8GBgb/Z2dn//T09P9iYmL/AgIC/3p6ev/Jycn/u7u7/42Njf/x8fH/VFRU/w8P&#13;&#10;D//Ly8v/wcHB/zw8PP8AAAD/29vb/+/v7/8ICAj/SkpK/9DQ0P/09PT/xcXF/yUlJf+urq7/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6urq/wAAAP96enr/9PT0//T09P96enr/AAAA/+zs7P/09PT/9PT0/wYGBv9paWn/9PT0/+Hh4f9H&#13;&#10;R0f/AAAA/wAAAP8GBgb/NTU1/+7u7v+9vb3/Hx8f/wAAAP8LCwv/Tk5O/wAAAP/b29v/9PT0/2pq&#13;&#10;av8FBQX/XFxc//T09P+rq6v/AAAA/46Ojv/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k5OT/ycnJ/+3t7f/09PT/9PT0//T09P/z&#13;&#10;8/P/09PT/+/v7//09PT/9PT0//T09P/09PT/9PT0/+7u7v/09PT/9PT0//T09P/l5eX/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13;&#10;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">
                <v:shape id="Picture 23" o:spid="_x0000_s1048" type="#_x0000_t75" alt="A close up of a logo&#10;&#10;Description automatically generated" style="position:absolute;width:57277;height:1403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">
                  <v:imagedata r:id="rId24" o:title="A close up of a logo&#10;&#10;Description automatically generated"/>
                </v:shape>
                <v:shape id="Text Box 24" o:spid="_x0000_s1049" type="#_x0000_t202" style="position:absolute;top:14592;width:57277;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" stroked="f">
                  <v:textbox style="mso-fit-shape-to-text:t" inset="0,0,0,0">
                    <w:txbxContent>
                      <w:p w14:paraId="7E038EAE" w14:textId="5BA45E2A" w:rsidR="0058128B" w:rsidRPr="001C33F2" w:rsidRDefault="0058128B" w:rsidP="0058128B">
                        <w:pPr>
                          <w:pStyle w:val="Caption"/>
                        </w:pPr>
                        <w:bookmarkStart w:id="22" w:name="_Ref15993819"/>
                        <w:r>
                          <w:t xml:space="preserve">Figure </w:t>
                        </w:r>
                        <w:r>
                          <w:fldChar w:fldCharType="begin"/>
                        </w:r>
                        <w:r>
                          <w:instrText xml:space="preserve"> SEQ Figure \* ARABIC </w:instrText>
                        </w:r>
                        <w:r>
                          <w:fldChar w:fldCharType="separate"/>
                        </w:r>
                        <w:r w:rsidR="00F62832">
                          <w:rPr>
                            <w:noProof/>
                          </w:rPr>
                          <w:t>10</w:t>
                        </w:r>
                        <w:r>
                          <w:fldChar w:fldCharType="end"/>
                        </w:r>
                        <w:r>
                          <w:t xml:space="preserve">: </w:t>
                        </w:r>
                        <w:r w:rsidR="00F02A54">
                          <w:t>Triggered</w:t>
                        </w:r>
                        <w:r>
                          <w:t xml:space="preserve"> Validation Rule</w:t>
                        </w:r>
                        <w:bookmarkEnd w:id="22"/>
                      </w:p>
                    </w:txbxContent>
                  </v:textbox>
                </v:shape>
                <w10:wrap type="square"/>
              </v:group>
            </w:pict>
          </mc:Fallback>
        </mc:AlternateContent>
      </w:r>
      <w:r w:rsidR="000E6331">
        <w:t xml:space="preserve">The last rule was applied to the ‘meal’ slot </w:t>
      </w:r>
      <w:r w:rsidR="005F71F0">
        <w:t>to ensure that only one of four possible value would be sent to the back end.</w:t>
      </w:r>
      <w:r w:rsidR="00596194">
        <w:t xml:space="preserve"> To successfully create a validation rule, a response needs to be configured in case of it being triggered.  </w:t>
      </w:r>
      <w:r w:rsidR="002B17AE">
        <w:fldChar w:fldCharType="begin"/>
      </w:r>
      <w:r w:rsidR="002B17AE">
        <w:instrText xml:space="preserve"> REF _Ref15993819 \h </w:instrText>
      </w:r>
      <w:r w:rsidR="002B17AE">
        <w:fldChar w:fldCharType="separate"/>
      </w:r>
      <w:r w:rsidR="002B17AE">
        <w:t xml:space="preserve">Figure </w:t>
      </w:r>
      <w:r w:rsidR="002B17AE">
        <w:rPr>
          <w:noProof/>
        </w:rPr>
        <w:t>10</w:t>
      </w:r>
      <w:r w:rsidR="002B17AE">
        <w:t xml:space="preserve">: Triggered Validation </w:t>
      </w:r>
      <w:proofErr w:type="spellStart"/>
      <w:r w:rsidR="002B17AE">
        <w:t>Rule</w:t>
      </w:r>
      <w:r w:rsidR="002B17AE">
        <w:fldChar w:fldCharType="end"/>
      </w:r>
      <w:r w:rsidR="002B17AE">
        <w:t xml:space="preserve"> </w:t>
      </w:r>
      <w:proofErr w:type="spellEnd"/>
      <w:r w:rsidR="00596194">
        <w:t>shows an example</w:t>
      </w:r>
      <w:r w:rsidR="000057BF">
        <w:t xml:space="preserve"> of a conversation with the validation rule having been called. </w:t>
      </w:r>
    </w:p>
    <w:p w14:paraId="5BBFC257" w14:textId="2D9BAB57" w:rsidR="00E72304" w:rsidRDefault="00E72304" w:rsidP="009D0A04">
      <w:r>
        <w:t xml:space="preserve">Once prompted the skill waits for a reply by the user until a valid response has been given. </w:t>
      </w:r>
    </w:p>
    <w:p w14:paraId="4808F21C" w14:textId="77777777" w:rsidR="00E72304" w:rsidRDefault="00E72304" w:rsidP="009D0A04"/>
    <w:p w14:paraId="33110025" w14:textId="0AFE6641" w:rsidR="00013708" w:rsidRDefault="00F62832" w:rsidP="009D0A04">
      <w:r>
        <w:rPr>
          <w:noProof/>
        </w:rPr>
        <mc:AlternateContent>
          <mc:Choice Requires="wpg">
            <w:drawing>
              <wp:anchor distT="0" distB="0" distL="114300" distR="114300" simplePos="0" relativeHeight="251684864" behindDoc="0" locked="0" layoutInCell="1" allowOverlap="1" wp14:anchorId="6986B031" wp14:editId="5F78E401">
                <wp:simplePos x="0" y="0"/>
                <wp:positionH relativeFrom="column">
                  <wp:posOffset>1754909</wp:posOffset>
                </wp:positionH>
                <wp:positionV relativeFrom="paragraph">
                  <wp:posOffset>1382915</wp:posOffset>
                </wp:positionV>
                <wp:extent cx="4285615" cy="2861945"/>
                <wp:effectExtent l="0" t="0" r="0" b="0"/>
                <wp:wrapSquare wrapText="bothSides"/>
                <wp:docPr id="28" name="Group 28"/>
                <wp:cNvGraphicFramePr/>
                <a:graphic xmlns:a="http://schemas.openxmlformats.org/drawingml/2006/main">
                  <a:graphicData uri="http://schemas.microsoft.com/office/word/2010/wordprocessingGroup">
                    <wpg:wgp>
                      <wpg:cNvGrpSpPr/>
                      <wpg:grpSpPr>
                        <a:xfrm>
                          <a:off x="0" y="0"/>
                          <a:ext cx="4285615" cy="2861945"/>
                          <a:chOff x="0" y="0"/>
                          <a:chExt cx="4285615" cy="2861945"/>
                        </a:xfrm>
                      </wpg:grpSpPr>
                      <pic:pic xmlns:pic="http://schemas.openxmlformats.org/drawingml/2006/picture">
                        <pic:nvPicPr>
                          <pic:cNvPr id="26" name="Picture 26" descr="A screenshot of a cell phone&#10;&#10;Description automatically generated"/>
                          <pic:cNvPicPr>
                            <a:picLocks noChangeAspect="1"/>
                          </pic:cNvPicPr>
                        </pic:nvPicPr>
                        <pic:blipFill>
                          <a:blip r:embed="rId25">
                            <a:extLst>
                              <a:ext uri="{28A0092B-C50C-407E-A947-70E740481C1C}">
                                <a14:useLocalDpi xmlns:a14="http://schemas.microsoft.com/office/drawing/2010/main" val="0"/>
                              </a:ext>
                            </a:extLst>
                          </a:blip>
                          <a:stretch>
                            <a:fillRect/>
                          </a:stretch>
                        </pic:blipFill>
                        <pic:spPr>
                          <a:xfrm>
                            <a:off x="0" y="0"/>
                            <a:ext cx="4285615" cy="2541905"/>
                          </a:xfrm>
                          <a:prstGeom prst="rect">
                            <a:avLst/>
                          </a:prstGeom>
                        </pic:spPr>
                      </pic:pic>
                      <wps:wsp>
                        <wps:cNvPr id="27" name="Text Box 27"/>
                        <wps:cNvSpPr txBox="1"/>
                        <wps:spPr>
                          <a:xfrm>
                            <a:off x="0" y="2595245"/>
                            <a:ext cx="4285615" cy="266700"/>
                          </a:xfrm>
                          <a:prstGeom prst="rect">
                            <a:avLst/>
                          </a:prstGeom>
                          <a:solidFill>
                            <a:prstClr val="white"/>
                          </a:solidFill>
                          <a:ln>
                            <a:noFill/>
                          </a:ln>
                        </wps:spPr>
                        <wps:txbx>
                          <w:txbxContent>
                            <w:p w14:paraId="2C6D3960" w14:textId="295810FD" w:rsidR="00F62832" w:rsidRPr="00373EAD" w:rsidRDefault="00F62832" w:rsidP="00F62832">
                              <w:pPr>
                                <w:pStyle w:val="Caption"/>
                              </w:pPr>
                              <w:bookmarkStart w:id="23" w:name="_Ref15994420"/>
                              <w:r>
                                <w:t xml:space="preserve">Figure </w:t>
                              </w:r>
                              <w:r>
                                <w:fldChar w:fldCharType="begin"/>
                              </w:r>
                              <w:r>
                                <w:instrText xml:space="preserve"> SEQ Figure \* ARABIC </w:instrText>
                              </w:r>
                              <w:r>
                                <w:fldChar w:fldCharType="separate"/>
                              </w:r>
                              <w:r>
                                <w:rPr>
                                  <w:noProof/>
                                </w:rPr>
                                <w:t>11</w:t>
                              </w:r>
                              <w:r>
                                <w:fldChar w:fldCharType="end"/>
                              </w:r>
                              <w:r>
                                <w:t xml:space="preserve">: </w:t>
                              </w:r>
                              <w:proofErr w:type="spellStart"/>
                              <w:r>
                                <w:t>FallbackIntent</w:t>
                              </w:r>
                              <w:bookmarkEnd w:id="23"/>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986B031" id="Group 28" o:spid="_x0000_s1050" style="position:absolute;margin-left:138.2pt;margin-top:108.9pt;width:337.45pt;height:225.35pt;z-index:251684864" coordsize="42856,28619"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o2u//Z7/j/0Wx3f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&#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13;&#10;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13;&#10;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13;&#10;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13;&#10;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13;&#10;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13;&#10;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13;&#10;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RbHd/2e/4/+o2u//////////&#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13;&#10;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13;&#10;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13;&#10;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13;&#10;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13;&#10;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13;&#10;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13;&#10;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13;&#10;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13;&#10;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13;&#10;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13;&#10;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13;&#10;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13;&#10;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13;&#10;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13;&#10;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13;&#10;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13;&#10;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13;&#10;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13;&#10;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13;&#10;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13;&#10;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13;&#10;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13;&#10;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13;&#10;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13;&#10;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13;&#10;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13;&#10;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13;&#10;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13;&#10;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13;&#10;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&#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&#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6uvt/7G6u//U2dr/+fj6//v6&#13;&#10;/P/7+vz/+fj6/9TZ2v+xurv/6uvt//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6+fv/2d3e/8PKy/+6wsP/usLD/8PKy//Z3d7/&#13;&#10;+vn7//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9fT2//X09v/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X09v/19Pb/+/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r5+//W1db/5uXn//v6/P/7+vz/&#13;&#10;+/r8//r5+//6+fv/+/r8//v6/P/7+vz/+/r8//v6/P/7+vz/+/r8/+Lh4//b2tv/+/r8//v6/P/7&#13;&#10;+vz/+vn7//n4+v/5+Pr/+fj6//n4+v/5+Pr/+fj6//v6/P/5+Pr/Pz8//5+foP/7+vz/+/r8//Py&#13;&#10;9P/Qz9H/8/L0//v6/P/t7O7/LS0t/7q5u//7+vz/+/r8//v6/P/7+vz/+/r8//v6/P/7+vz/+/r8&#13;&#10;//v6/P/6+fv/0NXW/7jAwv/Fy83/xcvN/7jAwv/Q1db/+vn7//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5+Pr/FRUV/2dnaP/6&#13;&#10;+fv/+/r8//v6/P/7+vz/+/r8/0RERP9cW1z/+/r8//v6/P/7+vz/+/r8/1ZVVv8bGhv/+/r8//v6&#13;&#10;/P/7+vz/+vn7/xkZGf9HR0f/+/r8//v6/P/7+vz/GBgY/4iHiP/7+vz/+/r8//Lx8/8BAQH/o6Ok&#13;&#10;//v6/P+6ubv/AAAA/7q5u//7+vz/+/r8//v6/P/7+vz/+/r8/w8PD/+Mi4z/+/r8//v6/P/7+vz/&#13;&#10;+/r8//v6/P/7+vz/+/r8/8PKzP/7+vz/+/r8//Hy9P+uuLn/6uvt/6eys//7+vz/+/r8/8PKz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5aVlv8JCQn/KCgp/4eGh//s6+3/+/r8&#13;&#10;//v6/P9ERET/XFtc//v6/P/7+vz/+/r8//v6/P8gICH/Y2Nk//v6/P/7+vz/+/r8//v6/P9hYWL/&#13;&#10;HBsc//v6/P/7+vz/+/r8/xgYGP+Ih4j/+/r8//v6/P/Lysz/AAAA/8fGyP/7+vz/+fj6/05NTv8B&#13;&#10;AQH/SkpK/6mpqv/6+fv/+/r8//v6/P8yMjL/Y2Nk//v6/P/7+vz/+/r8//v6/P/7+vz/+/r8//Ly&#13;&#10;9P/P1Nb/+/r8//v6/P/7+vz/+vn7/9fb3P/O09X/+/r8//v6/P/P1Nb/8vL0//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7Gwsv/Y19j/&#13;&#10;8fDy/62trv8CAgL/n5+g//v6/P9ERET/T05P/9jX2P/Y19j/2NfY/+no6v+6ubv/BgYG/39+f//q&#13;&#10;6ev/6unr/359fv8GBgb/vLu9//v6/P/7+vz/+/r8/xgYGP+Ih4j/+/r8//v6/P/z8vT/AgIC/6Ki&#13;&#10;o//7+vz/4ODh/7u6vP/l5Ob/5uXn/2pqa/8ODg7/5eTm//v6/P8ODg7/jo2O//v6/P/7+vz/+/r8&#13;&#10;//v6/P/7+vz/+/r8//v6/P/P1Nb/6evs//v6/P/7+vz/7O3v/7C5uv/7+vz/+/r8/+nr7P/P1Nb/&#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81NTX/BQUF/wAAAP8XFxf/ampr//r5&#13;&#10;+//7+vz/RUVF/wAAAP8AAAD/AAAA/wAAAP9ubm//+/r8/6qqq/8lJSb/AAAA/wAAAP8nJyj/qqqr&#13;&#10;//v6/P/7+vz/+/r8//v6/P8YGBj/iIeI//v6/P/7+vz/+/r8/z09Pf9fXl//+/r8/8PCxP8fHh//&#13;&#10;AAAA/wAAAP8uLi7/paWm//v6/P/Gxcf/AQEB/9HQ0v/7+vz/+/r8//v6/P/7+vz/+/r8//v6/P/7&#13;&#10;+vz/+vn7/7/HyP/w8PL/+/r8//v6/P/5+Pr/+/r8//Dw8v+/x8j/+vn7//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r5+//Q1db/uMDC/8XLzf/Fy83/uMDC/9DV1v/6+fv/+/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8vHz/9jX2P/6+fv/+/r8//v6/P/7+vz/+/r8&#13;&#10;//v6/P/7+vz/+vn7/+Pi5P/o5+n/+/r8//v6/P/7+vz/+/r8//v6/P/7+vz/+/r8//v6/P/7+vz/&#13;&#10;+/r8//v6/P/7+vz/+/r8//v6/P/7+vz/+/r8//X09v/f3+D/+fj6//v6/P/7+vz/+/r8//v6/P/7&#13;&#10;+vz/+/r8//v6/P/7+vz/+/r8//v6/P/7+vz/+/r8//v6/P/7+vz/+/r8//r5+//Q1db/uMDC/8XL&#13;&#10;zf/Fy83/uMDC/9DV1v/6+fv/+/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19Pb/9fT2//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1xbXP+np6j/+/r8//v6/P/7+vz/+/r8//v6/P/7+vz/7+7w/0dHR//Hxsj/&#13;&#10;+/r8//v6/P/7+vz/+/r8//v6/P/7+vz/+/r8//v6/P/7+vz/+/r8//v6/P/7+vz/9fT2//X09v/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19Pb/9fT2//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r8//v6/P/7+vz/+/r8//v6/P/7+vz/+/r8//v6/P/7&#13;&#10;+vz/+/r8//v6/P/7+vz/+/r8//v6/P/7+vz/+/r8//v6/P/7+vz/+/r8//v6/P/7+vz/+/r8//v6&#13;&#10;/P/7+vz/+/r8//v6/P/7+vz/+/r8//v6/P/7+vz/+/r8//v6/P/7+vz/+/r8//v6/P/7+vz/+/r8&#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v6/P/7+vz/+/r8//v6/P/7+vz/+/r8//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r8//v6/P/7+vz/+/r8//v6/P/7+vz/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r8//v6/P/7+vz/+/r8//v6&#13;&#10;/P/7+vz/+/r8//v6/P/7+vz/+/r8//v6/P/7+vz/+/r8//v6/P/7+vz/+/r8//v6/P/7+vz/+/r8&#13;&#10;//v6/P/7+vz/+/r8//v6/P/7+vz/+/r8//v6/P/7+vz/+/r8//v6/P/7+vz/+/r8//v6/P/7+vz/&#13;&#10;+/r8//v6/P/7+vz/+/r8/+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v6/P/7+vz/+/r8//v6/P/7+vz/+/r8//v6/P/7+vz/&#13;&#10;+/r8//v6/P/7+vz/+/r8//v6/P/7+vz/+/r8//v6/P/7+vz/+/r8//v6/P/7+vz/+/r8//v6/P/7&#13;&#10;+vz/+/r8//v6/P/7+vz/+/r8//v6/P/7+vz/+/r8//v6/P/7+vz/+/r8//v6/P/7+vz/+/r8//v6&#13;&#10;/P/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7+vz/+/r8//v6/P/7+vz/+/r8//v6/P/7+vz/+/r8//v6/P/7+vz/+/r8//v6&#13;&#10;/P/7+vz/+/r8//v6/P/7+vz/+/r8//v6/P/7+vz/+/r8//v6/P/7+vz/+/r8//v6/P/7+vz/+/r8&#13;&#10;//v6/P/7+vz/+/r8//v6/P/7+vz/+/r8//v6/P/7+vz/+/r8//v6/P/7+vz/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r8&#13;&#10;//v6/P/7+vz/+/r8//v6/P/7+vz/+/r8//v6/P/7+vz/+/r8//v6/P/7+vz/+/r8//v6/P/7+vz/&#13;&#10;+/r8//v6/P/7+vz/+/r8//v6/P/7+vz/+/r8//v6/P/7+vz/+/r8//v6/P/7+vz/+/r8//v6/P/7&#13;&#10;+vz/+/r8//v6/P/7+vz/+/r8//v6/P/7+vz/+/r8/+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v6/P/7+vz/+/r8//v6/P/7&#13;&#10;+vz/+/r8//v6/P/7+vz/+/r8//v6/P/7+vz/+/r8//v6/P/7+vz/+/r8//v6/P/7+vz/+/r8//v6&#13;&#10;/P/7+vz/+/r8//v6/P/7+vz/+/r8//v6/P/7+vz/+/r8//v6/P/7+vz/+/r8//v6/P/7+vz/+/r8&#13;&#10;//v6/P/7+vz/+/r8//v6/P/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7+vz/+/r8//v6/P/7+vz/+/r8//v6/P/7+vz/+/r8&#13;&#10;//v6/P/7+vz/+/r8//v6/P/7+vz/+/r8//v6/P/7+vz/+/r8//v6/P/7+vz/+/r8//v6/P/7+vz/&#13;&#10;+/r8//v6/P/7+vz/+/r8//v6/P/7+vz/+/r8//v6/P/7+vz/+/r8//v6/P/7+vz/+/r8//v6/P/7&#13;&#10;+vz/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r8//v6/P/7+vz/+/r8//v6/P/7+vz/+/r8//v6/P/7+vz/+/r8//v6/P/7&#13;&#10;+vz/+/r8//v6/P/7+vz/+/r8//v6/P/7+vz/+/r8//v6/P/7+vz/+/r8//v6/P/7+vz/+/r8//v6&#13;&#10;/P/7+vz/+/r8//v6/P/7+vz/+/r8//v6/P/7+vz/+/r8//v6/P/7+vz/+/r8/+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v6&#13;&#10;/P/7+vz/+/r8//v6/P/7+vz/+/r8//v6/P/7+vz/+/r8//v6/P/7+vz/+/r8//v6/P/7+vz/+/r8&#13;&#10;//v6/P/7+vz/+/r8//v6/P/7+vz/+/r8//v6/P/7+vz/+/r8//v6/P/7+vz/+/r8//v6/P/7+vz/&#13;&#10;+/r8//v6/P/7+vz/+/r8//v6/P/7+vz/+/r8//v6/P/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7+vz/+/r8//v6/P/7+vz/&#13;&#10;+/r8//v6/P/7+vz/+/r8//v6/P/7+vz/+/r8//v6/P/7+vz/+/r8//v6/P/7+vz/+/r8//v6/P/7&#13;&#10;+vz/+/r8//v6/P/7+vz/+/r8//v6/P/7+vz/+/r8//v6/P/7+vz/+/r8//v6/P/7+vz/+/r8//v6&#13;&#10;/P/7+vz/+/r8//v6/P/7+vz/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r8//v6/P/7+vz/+/r8//v6/P/7+vz/+/r8//v6&#13;&#10;/P/7+vz/+/r8//v6/P/7+vz/+/r8//v6/P/7+vz/+/r8//v6/P/7+vz/+/r8//v6/P/7+vz/+/r8&#13;&#10;//v6/P/7+vz/+/r8//v6/P/7+vz/+/r8//v6/P/7+vz/+/r8//v6/P/7+vz/+/r8//v6/P/7+vz/&#13;&#10;+/r8/+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v6/P/7+vz/+/r8//v6/P/7+vz/+/r8//v6/P/7+vz/+/r8//v6/P/7+vz/&#13;&#10;+/r8//v6/P/7+vz/+/r8//v6/P/7+vz/+/r8//v6/P/7+vz/+/r8//v6/P/7+vz/+/r8//v6/P/7&#13;&#10;+vz/+/r8//v6/P/7+vz/+/r8//v6/P/7+vz/+/r8//v6/P/7+vz/+/r8//v6/P/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7&#13;&#10;+vz/+/r8//v6/P/7+vz/+/r8//v6/P/7+vz/+/r8//v6/P/7+vz/+/r8//v6/P/7+vz/+/r8//v6&#13;&#10;/P/7+vz/+/r8//v6/P/7+vz/+/r8//v6/P/7+vz/+/r8//v6/P/7+vz/+/r8//v6/P/7+vz/+/r8&#13;&#10;//v6/P/7+vz/+/r8//v6/P/7+vz/+/r8//v6/P/7+vz/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r8//v6/P/7+vz/+/r8&#13;&#10;//v6/P/7+vz/+/r8//v6/P/7+vz/+/r8//v6/P/7+vz/+/r8//v6/P/7+vz/+/r8//v6/P/7+vz/&#13;&#10;+/r8//v6/P/7+vz/+/r8//v6/P/7+vz/+/r8//v6/P/7+vz/+/r8//v6/P/7+vz/+/r8//v6/P/7&#13;&#10;+vz/+/r8//v6/P/7+vz/+/r8/+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v6/P/7+vz/+/r8//v6/P/7+vz/+/r8//v6/P/7&#13;&#10;+vz/+/r8//v6/P/7+vz/+/r8//v6/P/7+vz/+/r8//v6/P/7+vz/+/r8//v6/P/7+vz/+/r8//v6&#13;&#10;/P/7+vz/+/r8//v6/P/7+vz/+/r8//v6/P/7+vz/+/r8//v6/P/7+vz/+/r8//v6/P/7+vz/+/r8&#13;&#10;//v6/P/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7+vz/+/r8//v6/P/7+vz/+/r8//v6/P/7+vz/+/r8//v6/P/7+vz/+/r8&#13;&#10;//v6/P/7+vz/+/r8//v6/P/7+vz/+/r8//v6/P/7+vz/+/r8//v6/P/7+vz/+/r8//v6/P/7+vz/&#13;&#10;+/r8//v6/P/7+vz/+/r8//v6/P/7+vz/+/r8//v6/P/7+vz/+/r8//v6/P/7+vz/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r8//v6/P/7+vz/+/r8//v6/P/7+vz/+/r8//v6/P/7+vz/+/r8//v6/P/7+vz/+/r8//v6/P/7&#13;&#10;+vz/+/r8//v6/P/7+vz/+/r8//v6/P/7+vz/+/r8//v6/P/7+vz/+/r8//v6/P/7+vz/+/r8//v6&#13;&#10;/P/7+vz/+/r8//v6/P/7+vz/+/r8//v6/P/7+vz/+/r8/+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v6/P/7+vz/+/r8//v6&#13;&#10;/P/7+vz/+/r8//v6/P/7+vz/+/r8//v6/P/7+vz/+/r8//v6/P/7+vz/+/r8//v6/P/7+vz/+/r8&#13;&#10;//v6/P/7+vz/+/r8//v6/P/7+vz/+/r8//v6/P/7+vz/+/r8//v6/P/7+vz/+/r8//v6/P/7+vz/&#13;&#10;+/r8//v6/P/7+vz/+/r8//v6/P/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7+vz/+/r8//v6/P/7+vz/+/r8//v6/P/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v6/P/7+vz/+/r8//v6/P/7+vz/+/r8/+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v6/P/7+vz/+/r8//v6/P/7+vz/+/r8//v6/P/7+vz/+/r8//v6/P/7+vz/+/r8//v6/P/7+vz/&#13;&#10;+/r8//v6/P/7+vz/+/r8//v6/P/7+vz/+/r8//v6/P/7+vz/+/r8//v6/P/7+vz/+/r8//v6/P/7&#13;&#10;+vz/+/r8//v6/P/7+vz/+/r8//v6/P/7+vz/+/r8//v6/P/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7+vz/+/r8//v6/P/7&#13;&#10;+vz/+/r8//v6/P/7+vz/+/r8//v6/P/7+vz/+/r8//v6/P/7+vz/+/r8//v6/P/7+vz/+/r8//v6&#13;&#10;/P/7+vz/+/r8//v6/P/7+vz/+/r8//v6/P/7+vz/+/r8//v6/P/7+vz/+/r8//v6/P/7+vz/+/r8&#13;&#10;//v6/P/7+vz/+/r8//v6/P/7+vz/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r8//v6/P/7+vz/+/r8//v6/P/7+vz/+/r8&#13;&#10;//v6/P/7+vz/+/r8//v6/P/7+vz/+/r8//v6/P/7+vz/+/r8//v6/P/7+vz/+/r8//v6/P/7+vz/&#13;&#10;+/r8//v6/P/7+vz/+/r8//v6/P/7+vz/+/r8//v6/P/7+vz/+/r8//v6/P/7+vz/+/r8//v6/P/7&#13;&#10;+vz/+/r8/+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3eTo/1RWWP9U&#13;&#10;Vlj/VFZY/1RWWP/K0NT/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9ng5P8tLi//LS4v/y0uL/8tLi//wsjM&#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v6/P/7+vz/+/r8//v6/P/7+vz/+/r8//v6/P/7+vz/+/r8//v6&#13;&#10;/P/7+vz/+/r8//v6/P/7+vz/+/r8//v6/P/7+vz/+/r8//v6/P/7+vz/+/r8//v6/P/7+vz/+/r8&#13;&#10;//v6/P/7+vz/+/r8//v6/P/7+vz/+/r8//v6/P/7+vz/+/r8//v6/P/7+vz/+/r8//v6/P/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7+vz/+/r8//v6/P/7+vz/+/r8//v6/P/7+vz/+/r8//v6/P/7+vz/+/r8//v6/P/7+vz/&#13;&#10;+/r8//v6/P/7+vz/+/r8//v6/P/7+vz/+/r8//v6/P/7+vz/+/r8//v6/P/7+vz/+/r8//v6/P/7&#13;&#10;+vz/+/r8//v6/P/7+vz/+/r8//v6/P/7+vz/+/r8//v6/P/7+vz/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r8//v6/P/7&#13;&#10;+vz/+/r8//v6/P/7+vz/+/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7+vz/+/r8//v6/P/7&#13;&#10;+vz/+/r8//v6/P/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7+vz/+/r8//v6/P/7+vz/+/r8//v6/P/7+vz/+/r8//v6/P/7&#13;&#10;+vz/+/r8//v6/P/7+vz/+/r8//v6/P/7+vz/+/r8//v6/P/7+vz/+/r8//v6/P/7+vz/+/r8//v6&#13;&#10;/P/7+vz/+/r8//v6/P/7+vz/+/r8//v6/P/7+vz/+/r8//v6/P/7+vz/+/r8//v6/P/7+vz/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r8//v6/P/7+vz/+/r8//v6/P/7+vz/+/r8//v6/P/7+vz/+/r8//v6/P/7+vz/+/r8&#13;&#10;//v6/P/7+vz/+/r8//v6/P/7+vz/+/r8//v6/P/7+vz/+/r8//v6/P/7+vz/+/r8//v6/P/7+vz/&#13;&#10;+/r8//v6/P/7+vz/+/r8//v6/P/7+vz/+/r8//v6/P/7+vz/+/r8/+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v6/P/7+vz/&#13;&#10;+/r8//v6/P/7+vz/+/r8//v6/P/7+vz/+/r8//v6/P/7+vz/+/r8//v6/P/7+vz/+/r8//v6/P/7&#13;&#10;+vz/+/r8//v6/P/7+vz/+/r8//v6/P/7+vz/+/r8//v6/P/7+vz/+/r8//v6/P/7+vz/+/r8//v6&#13;&#10;/P/7+vz/+/r8//v6/P/7+vz/+/r8//v6/P/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7+vz/+/r8//v6/P/7+vz/+/r8//v6&#13;&#10;/P/7+vz/+/r8//v6/P/7+vz/+/r8//v6/P/7+vz/+/r8//v6/P/7+vz/+/r8//v6/P/7+vz/+/r8&#13;&#10;//v6/P/7+vz/+/r8//v6/P/7+vz/+/r8//v6/P/7+vz/+/r8//v6/P/7+vz/+/r8//v6/P/7+vz/&#13;&#10;+/r8//v6/P/7+vz/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r8//v6/P/7+vz/+/r8//v6/P/7+vz/+/r8//v6/P/7+vz/&#13;&#10;+/r8//v6/P/7+vz/+/r8//v6/P/7+vz/+/r8//v6/P/7+vz/+/r8//v6/P/7+vz/+/r8//v6/P/7&#13;&#10;+vz/+/r8//v6/P/7+vz/+/r8//v6/P/7+vz/+/r8//v6/P/7+vz/+/r8//v6/P/7+vz/+/r8/+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v6/P/7+vz/+/r8//v6/P/7+vz/+/r8//v6/P/7+vz/+/r8//v6/P/7+vz/+/r8//v6&#13;&#10;/P/7+vz/+/r8//v6/P/7+vz/+/r8//v6/P/7+vz/+/r8//v6/P/7+vz/+/r8//v6/P/7+vz/+/r8&#13;&#10;//v6/P/7+vz/+/r8//v6/P/7+vz/+/r8//v6/P/7+vz/+/r8//v6/P/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7+vz/+/r8&#13;&#10;//v6/P/7+vz/+/r8//v6/P/7+vz/+/r8//v6/P/7+vz/+/r8//v6/P/7+vz/+/r8//v6/P/7+vz/&#13;&#10;+/r8//v6/P/7+vz/+/r8//v6/P/7+vz/+/r8//v6/P/7+vz/+/r8//v6/P/7+vz/+/r8//v6/P/7&#13;&#10;+vz/+/r8//v6/P/7+vz/+/r8//v6/P/7+vz/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r8//v6/P/7+vz/+/r8//v6/P/7&#13;&#10;+vz/+/r8//v6/P/7+vz/+/r8//v6/P/7+vz/+/r8//v6/P/7+vz/+/r8//v6/P/7+vz/+/r8//v6&#13;&#10;/P/7+vz/+/r8//v6/P/7+vz/+/r8//v6/P/7+vz/+/r8//v6/P/7+vz/+/r8//v6/P/7+vz/+/r8&#13;&#10;//v6/P/7+vz/+/r8/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">
                <v:shape id="Picture 26" o:spid="_x0000_s1051" type="#_x0000_t75" alt="A screenshot of a cell phone&#10;&#10;Description automatically generated" style="position:absolute;width:42856;height:2541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">
                  <v:imagedata r:id="rId26" o:title="A screenshot of a cell phone&#10;&#10;Description automatically generated"/>
                </v:shape>
                <v:shape id="Text Box 27" o:spid="_x0000_s1052" type="#_x0000_t202" style="position:absolute;top:25952;width:42856;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" stroked="f">
                  <v:textbox style="mso-fit-shape-to-text:t" inset="0,0,0,0">
                    <w:txbxContent>
                      <w:p w14:paraId="2C6D3960" w14:textId="295810FD" w:rsidR="00F62832" w:rsidRPr="00373EAD" w:rsidRDefault="00F62832" w:rsidP="00F62832">
                        <w:pPr>
                          <w:pStyle w:val="Caption"/>
                        </w:pPr>
                        <w:bookmarkStart w:id="24" w:name="_Ref15994420"/>
                        <w:r>
                          <w:t xml:space="preserve">Figure </w:t>
                        </w:r>
                        <w:r>
                          <w:fldChar w:fldCharType="begin"/>
                        </w:r>
                        <w:r>
                          <w:instrText xml:space="preserve"> SEQ Figure \* ARABIC </w:instrText>
                        </w:r>
                        <w:r>
                          <w:fldChar w:fldCharType="separate"/>
                        </w:r>
                        <w:r>
                          <w:rPr>
                            <w:noProof/>
                          </w:rPr>
                          <w:t>11</w:t>
                        </w:r>
                        <w:r>
                          <w:fldChar w:fldCharType="end"/>
                        </w:r>
                        <w:r>
                          <w:t xml:space="preserve">: </w:t>
                        </w:r>
                        <w:proofErr w:type="spellStart"/>
                        <w:r>
                          <w:t>FallbackIntent</w:t>
                        </w:r>
                        <w:bookmarkEnd w:id="24"/>
                        <w:proofErr w:type="spellEnd"/>
                      </w:p>
                    </w:txbxContent>
                  </v:textbox>
                </v:shape>
                <w10:wrap type="square"/>
              </v:group>
            </w:pict>
          </mc:Fallback>
        </mc:AlternateContent>
      </w:r>
      <w:r w:rsidR="00144F39">
        <w:t xml:space="preserve">By continuously populating the intents with sample utterances as well as the slot types with sample value, increase the robustness of the skill. </w:t>
      </w:r>
      <w:r w:rsidR="00BE584E">
        <w:t xml:space="preserve">However, the skill needs to be able to handle speech input by the user that does not match an intent. </w:t>
      </w:r>
      <w:r w:rsidR="004944A8">
        <w:t>Alexa provides several built-in intents, including the ‘</w:t>
      </w:r>
      <w:proofErr w:type="spellStart"/>
      <w:r w:rsidR="004944A8" w:rsidRPr="004944A8">
        <w:rPr>
          <w:i/>
          <w:iCs/>
        </w:rPr>
        <w:t>FallbackIntent</w:t>
      </w:r>
      <w:proofErr w:type="spellEnd"/>
      <w:r w:rsidR="004944A8" w:rsidRPr="004944A8">
        <w:rPr>
          <w:i/>
          <w:iCs/>
        </w:rPr>
        <w:t>’</w:t>
      </w:r>
      <w:r w:rsidR="004944A8">
        <w:rPr>
          <w:i/>
          <w:iCs/>
        </w:rPr>
        <w:t xml:space="preserve">, </w:t>
      </w:r>
      <w:r w:rsidR="004944A8">
        <w:t>which is triggered when the phrase does not match any intent.</w:t>
      </w:r>
      <w:r w:rsidR="00596194">
        <w:t xml:space="preserve"> The backend can be configured to provide a useful response once this intent is triggered. Using the utterance profiler, this intent can be tested by saying a phrase that does not match</w:t>
      </w:r>
      <w:r w:rsidR="006520DC">
        <w:t xml:space="preserve"> an intent</w:t>
      </w:r>
      <w:r w:rsidR="00596194">
        <w:t xml:space="preserve">, however the profiler cannot return a response. An example can be seen in </w:t>
      </w:r>
      <w:r>
        <w:fldChar w:fldCharType="begin"/>
      </w:r>
      <w:r>
        <w:instrText xml:space="preserve"> REF _Ref15994420 \h </w:instrText>
      </w:r>
      <w:r>
        <w:fldChar w:fldCharType="separate"/>
      </w:r>
      <w:r>
        <w:t xml:space="preserve">Figure </w:t>
      </w:r>
      <w:r>
        <w:rPr>
          <w:noProof/>
        </w:rPr>
        <w:t>11</w:t>
      </w:r>
      <w:r>
        <w:t xml:space="preserve">: </w:t>
      </w:r>
      <w:proofErr w:type="spellStart"/>
      <w:r>
        <w:t>Fallbac</w:t>
      </w:r>
      <w:r>
        <w:t>k</w:t>
      </w:r>
      <w:r>
        <w:t>Intent</w:t>
      </w:r>
      <w:proofErr w:type="spellEnd"/>
      <w:r>
        <w:fldChar w:fldCharType="end"/>
      </w:r>
      <w:r w:rsidR="00DF1489">
        <w:t>, where the ‘</w:t>
      </w:r>
      <w:proofErr w:type="spellStart"/>
      <w:r w:rsidR="00DF1489" w:rsidRPr="005854C5">
        <w:rPr>
          <w:i/>
          <w:iCs/>
        </w:rPr>
        <w:t>FallbackIntent</w:t>
      </w:r>
      <w:proofErr w:type="spellEnd"/>
      <w:r w:rsidR="00DF1489" w:rsidRPr="005854C5">
        <w:rPr>
          <w:i/>
          <w:iCs/>
        </w:rPr>
        <w:t>’</w:t>
      </w:r>
      <w:r w:rsidR="00DF1489">
        <w:t xml:space="preserve"> is selected. </w:t>
      </w:r>
    </w:p>
    <w:p w14:paraId="4F710019" w14:textId="5F250A28" w:rsidR="00013708" w:rsidRDefault="00013708" w:rsidP="009D0A04"/>
    <w:p w14:paraId="3377C7CC" w14:textId="281B58D4" w:rsidR="00013708" w:rsidRDefault="00295D54" w:rsidP="009D0A04">
      <w:r>
        <w:t xml:space="preserve">Having configured these intents, slots and utterances, the </w:t>
      </w:r>
      <w:r w:rsidR="003E5DD4">
        <w:t xml:space="preserve">Alexa skill needs an endpoint to communicate with. </w:t>
      </w:r>
      <w:r w:rsidR="008910CE">
        <w:t xml:space="preserve">In order to create an endpoint, </w:t>
      </w:r>
      <w:r w:rsidR="00197943">
        <w:t>a web server is needed.</w:t>
      </w:r>
    </w:p>
    <w:p w14:paraId="3C2B83C0" w14:textId="36091D89" w:rsidR="006017F1" w:rsidRDefault="006017F1" w:rsidP="009D0A04"/>
    <w:p w14:paraId="16BECF56" w14:textId="3124E36B" w:rsidR="00D75F36" w:rsidRDefault="00D75F36" w:rsidP="009D0A04"/>
    <w:p w14:paraId="6F355D27" w14:textId="77777777" w:rsidR="00D75F36" w:rsidRDefault="00D75F36" w:rsidP="009D0A04"/>
    <w:p w14:paraId="3EAF33B4" w14:textId="4477767B" w:rsidR="006017F1" w:rsidRDefault="006017F1" w:rsidP="00D75F36">
      <w:pPr>
        <w:pStyle w:val="Heading1"/>
        <w:numPr>
          <w:ilvl w:val="1"/>
          <w:numId w:val="2"/>
        </w:numPr>
      </w:pPr>
      <w:r>
        <w:t>Creating a custom Web Server</w:t>
      </w:r>
    </w:p>
    <w:p w14:paraId="3BFBE901" w14:textId="4D91349D" w:rsidR="00D75F36" w:rsidRDefault="00E961D3" w:rsidP="006017F1">
      <w:r>
        <w:t xml:space="preserve">A custom web server is needed to host the custom Alexa skill as a web service. </w:t>
      </w:r>
      <w:r w:rsidR="008D13ED">
        <w:t>For security purposes the following requirements are needed to host an Alexa skill as a web service</w:t>
      </w:r>
      <w:r w:rsidR="00EF746A">
        <w:rPr>
          <w:rStyle w:val="EndnoteReference"/>
        </w:rPr>
        <w:endnoteReference w:id="6"/>
      </w:r>
      <w:r w:rsidR="008D13ED">
        <w:t xml:space="preserve">: </w:t>
      </w:r>
    </w:p>
    <w:p w14:paraId="73FE9099" w14:textId="77777777" w:rsidR="00D75F36" w:rsidRPr="00D75F36" w:rsidRDefault="00D75F36" w:rsidP="00D75F36">
      <w:pPr>
        <w:numPr>
          <w:ilvl w:val="0"/>
          <w:numId w:val="14"/>
        </w:numPr>
        <w:spacing w:before="150" w:after="150" w:line="360" w:lineRule="atLeast"/>
        <w:ind w:left="420"/>
        <w:rPr>
          <w:rFonts w:ascii="Calibri" w:hAnsi="Calibri" w:cs="Calibri"/>
        </w:rPr>
      </w:pPr>
      <w:r w:rsidRPr="00D75F36">
        <w:rPr>
          <w:rFonts w:ascii="Calibri" w:hAnsi="Calibri" w:cs="Calibri"/>
        </w:rPr>
        <w:t>The service must be accessible over the internet.</w:t>
      </w:r>
    </w:p>
    <w:p w14:paraId="07FE3326" w14:textId="77777777" w:rsidR="00D75F36" w:rsidRPr="00D75F36" w:rsidRDefault="00D75F36" w:rsidP="00D75F36">
      <w:pPr>
        <w:numPr>
          <w:ilvl w:val="0"/>
          <w:numId w:val="14"/>
        </w:numPr>
        <w:spacing w:before="150" w:after="150" w:line="360" w:lineRule="atLeast"/>
        <w:ind w:left="420"/>
        <w:rPr>
          <w:rFonts w:ascii="Calibri" w:hAnsi="Calibri" w:cs="Calibri"/>
        </w:rPr>
      </w:pPr>
      <w:r w:rsidRPr="00D75F36">
        <w:rPr>
          <w:rFonts w:ascii="Calibri" w:hAnsi="Calibri" w:cs="Calibri"/>
        </w:rPr>
        <w:t>The service must accept HTTP requests on port 443.</w:t>
      </w:r>
    </w:p>
    <w:p w14:paraId="3DFCEC22" w14:textId="400D3D2C" w:rsidR="00D75F36" w:rsidRPr="00D75F36" w:rsidRDefault="00D75F36" w:rsidP="00D75F36">
      <w:pPr>
        <w:numPr>
          <w:ilvl w:val="0"/>
          <w:numId w:val="14"/>
        </w:numPr>
        <w:spacing w:before="150" w:after="150" w:line="360" w:lineRule="atLeast"/>
        <w:ind w:left="420"/>
        <w:rPr>
          <w:rFonts w:ascii="Calibri" w:hAnsi="Calibri" w:cs="Calibri"/>
        </w:rPr>
      </w:pPr>
      <w:r w:rsidRPr="00D75F36">
        <w:rPr>
          <w:rFonts w:ascii="Calibri" w:hAnsi="Calibri" w:cs="Calibri"/>
        </w:rPr>
        <w:lastRenderedPageBreak/>
        <w:t>The service must support HTTP over SSL/TLS, using an</w:t>
      </w:r>
      <w:r w:rsidRPr="00D75F36">
        <w:rPr>
          <w:rStyle w:val="apple-converted-space"/>
          <w:rFonts w:ascii="Calibri" w:hAnsi="Calibri" w:cs="Calibri"/>
        </w:rPr>
        <w:t> </w:t>
      </w:r>
      <w:hyperlink r:id="rId27" w:history="1">
        <w:r w:rsidRPr="00D75F36">
          <w:rPr>
            <w:rStyle w:val="Hyperlink"/>
            <w:rFonts w:ascii="Calibri" w:hAnsi="Calibri" w:cs="Calibri"/>
            <w:color w:val="auto"/>
            <w:u w:val="none"/>
          </w:rPr>
          <w:t>Amazon-trus</w:t>
        </w:r>
        <w:r w:rsidRPr="00D75F36">
          <w:rPr>
            <w:rStyle w:val="Hyperlink"/>
            <w:rFonts w:ascii="Calibri" w:hAnsi="Calibri" w:cs="Calibri"/>
            <w:color w:val="auto"/>
            <w:u w:val="none"/>
          </w:rPr>
          <w:t>t</w:t>
        </w:r>
        <w:r w:rsidRPr="00D75F36">
          <w:rPr>
            <w:rStyle w:val="Hyperlink"/>
            <w:rFonts w:ascii="Calibri" w:hAnsi="Calibri" w:cs="Calibri"/>
            <w:color w:val="auto"/>
            <w:u w:val="none"/>
          </w:rPr>
          <w:t>ed certificate</w:t>
        </w:r>
      </w:hyperlink>
      <w:r w:rsidRPr="00D75F36">
        <w:rPr>
          <w:rFonts w:ascii="Calibri" w:hAnsi="Calibri" w:cs="Calibri"/>
        </w:rPr>
        <w:t>. Your web service's domain name must be in the</w:t>
      </w:r>
      <w:r w:rsidRPr="00D75F36">
        <w:rPr>
          <w:rStyle w:val="apple-converted-space"/>
          <w:rFonts w:ascii="Calibri" w:hAnsi="Calibri" w:cs="Calibri"/>
        </w:rPr>
        <w:t> </w:t>
      </w:r>
      <w:r w:rsidRPr="00D75F36">
        <w:rPr>
          <w:rStyle w:val="HTMLCode"/>
          <w:rFonts w:ascii="Calibri" w:eastAsiaTheme="minorHAnsi" w:hAnsi="Calibri" w:cs="Calibri"/>
          <w:sz w:val="24"/>
          <w:szCs w:val="24"/>
          <w:shd w:val="clear" w:color="auto" w:fill="F8F8F8"/>
        </w:rPr>
        <w:t>Subject Alternative Names</w:t>
      </w:r>
      <w:r w:rsidRPr="00D75F36">
        <w:rPr>
          <w:rStyle w:val="apple-converted-space"/>
          <w:rFonts w:ascii="Calibri" w:hAnsi="Calibri" w:cs="Calibri"/>
        </w:rPr>
        <w:t> </w:t>
      </w:r>
      <w:r w:rsidRPr="00D75F36">
        <w:rPr>
          <w:rFonts w:ascii="Calibri" w:hAnsi="Calibri" w:cs="Calibri"/>
        </w:rPr>
        <w:t>(SANs) section of the certificate. For testing, you can provide a self-signed certificate.</w:t>
      </w:r>
      <w:r w:rsidRPr="00D75F36">
        <w:rPr>
          <w:rFonts w:ascii="Calibri" w:hAnsi="Calibri" w:cs="Calibri"/>
        </w:rPr>
        <w:t xml:space="preserve"> </w:t>
      </w:r>
    </w:p>
    <w:p w14:paraId="2AFB9817" w14:textId="07C9AA05" w:rsidR="00D75F36" w:rsidRPr="00D75F36" w:rsidRDefault="00D75F36" w:rsidP="00D75F36">
      <w:pPr>
        <w:numPr>
          <w:ilvl w:val="0"/>
          <w:numId w:val="14"/>
        </w:numPr>
        <w:spacing w:before="150" w:after="150" w:line="360" w:lineRule="atLeast"/>
        <w:ind w:left="420"/>
        <w:rPr>
          <w:rFonts w:ascii="Calibri" w:hAnsi="Calibri" w:cs="Calibri"/>
        </w:rPr>
      </w:pPr>
      <w:r w:rsidRPr="00D75F36">
        <w:rPr>
          <w:rFonts w:ascii="Calibri" w:hAnsi="Calibri" w:cs="Calibri"/>
        </w:rPr>
        <w:t>The service must verify that incoming requests come from Alexa.</w:t>
      </w:r>
      <w:r w:rsidRPr="00D75F36">
        <w:rPr>
          <w:rFonts w:ascii="Calibri" w:hAnsi="Calibri" w:cs="Calibri"/>
        </w:rPr>
        <w:t xml:space="preserve"> </w:t>
      </w:r>
    </w:p>
    <w:p w14:paraId="110665A0" w14:textId="77777777" w:rsidR="00D75F36" w:rsidRPr="00D75F36" w:rsidRDefault="00D75F36" w:rsidP="00D75F36">
      <w:pPr>
        <w:numPr>
          <w:ilvl w:val="0"/>
          <w:numId w:val="14"/>
        </w:numPr>
        <w:spacing w:before="150" w:after="150" w:line="360" w:lineRule="atLeast"/>
        <w:ind w:left="420"/>
        <w:rPr>
          <w:rFonts w:ascii="Calibri" w:hAnsi="Calibri" w:cs="Calibri"/>
        </w:rPr>
      </w:pPr>
      <w:r w:rsidRPr="00D75F36">
        <w:rPr>
          <w:rFonts w:ascii="Calibri" w:hAnsi="Calibri" w:cs="Calibri"/>
        </w:rPr>
        <w:t>The service must adhere to the</w:t>
      </w:r>
      <w:r w:rsidRPr="00D75F36">
        <w:rPr>
          <w:rStyle w:val="apple-converted-space"/>
          <w:rFonts w:ascii="Calibri" w:hAnsi="Calibri" w:cs="Calibri"/>
        </w:rPr>
        <w:t> </w:t>
      </w:r>
      <w:hyperlink r:id="rId28" w:history="1">
        <w:r w:rsidRPr="00D75F36">
          <w:rPr>
            <w:rStyle w:val="Hyperlink"/>
            <w:rFonts w:ascii="Calibri" w:hAnsi="Calibri" w:cs="Calibri"/>
            <w:color w:val="auto"/>
            <w:u w:val="none"/>
          </w:rPr>
          <w:t>Alexa Skills Kit interface</w:t>
        </w:r>
      </w:hyperlink>
      <w:r w:rsidRPr="00D75F36">
        <w:rPr>
          <w:rFonts w:ascii="Calibri" w:hAnsi="Calibri" w:cs="Calibri"/>
        </w:rPr>
        <w:t>.</w:t>
      </w:r>
    </w:p>
    <w:p w14:paraId="77B34D52" w14:textId="5B90385B" w:rsidR="005854C5" w:rsidRPr="00092FCF" w:rsidRDefault="008E6023" w:rsidP="009D0A04">
      <w:pPr>
        <w:rPr>
          <w:rFonts w:ascii="Times New Roman" w:eastAsia="Times New Roman" w:hAnsi="Times New Roman" w:cs="Times New Roman"/>
          <w:lang w:eastAsia="en-GB"/>
        </w:rPr>
      </w:pPr>
      <w:r>
        <w:t>As Java was chosen for the back-end programming language for this study, the toolkit ‘</w:t>
      </w:r>
      <w:r w:rsidRPr="008B35E9">
        <w:rPr>
          <w:i/>
          <w:iCs/>
        </w:rPr>
        <w:t>ASK SDK for Java’</w:t>
      </w:r>
      <w:r>
        <w:t xml:space="preserve"> was required. </w:t>
      </w:r>
      <w:r w:rsidR="008B35E9">
        <w:t xml:space="preserve">Amazon recommends usage of java servlets to publish the skill logic. </w:t>
      </w:r>
      <w:r w:rsidR="00246EEC">
        <w:t>A popular implementation to host Java servlets is ‘</w:t>
      </w:r>
      <w:r w:rsidR="00246EEC" w:rsidRPr="00246EEC">
        <w:rPr>
          <w:i/>
          <w:iCs/>
        </w:rPr>
        <w:t>Apache Tomcat’</w:t>
      </w:r>
      <w:r w:rsidR="00246EEC">
        <w:rPr>
          <w:i/>
          <w:iCs/>
        </w:rPr>
        <w:t>.</w:t>
      </w:r>
      <w:r w:rsidR="00246EEC">
        <w:t xml:space="preserve"> </w:t>
      </w:r>
      <w:r w:rsidR="00092FCF">
        <w:t xml:space="preserve">By definition </w:t>
      </w:r>
      <w:r w:rsidR="00092FCF" w:rsidRPr="00092FCF">
        <w:rPr>
          <w:rFonts w:ascii="Calibri" w:hAnsi="Calibri" w:cs="Calibri"/>
        </w:rPr>
        <w:t>“</w:t>
      </w:r>
      <w:r w:rsidR="00092FCF" w:rsidRPr="008D16DA">
        <w:rPr>
          <w:rFonts w:ascii="Calibri" w:eastAsia="Times New Roman" w:hAnsi="Calibri" w:cs="Calibri"/>
          <w:i/>
          <w:iCs/>
          <w:lang w:eastAsia="en-GB"/>
        </w:rPr>
        <w:t>The Apache Tomcat</w:t>
      </w:r>
      <w:r w:rsidR="00092FCF" w:rsidRPr="008D16DA">
        <w:rPr>
          <w:rFonts w:ascii="Calibri" w:eastAsia="Times New Roman" w:hAnsi="Calibri" w:cs="Calibri"/>
          <w:i/>
          <w:iCs/>
          <w:vertAlign w:val="superscript"/>
          <w:lang w:eastAsia="en-GB"/>
        </w:rPr>
        <w:t>®</w:t>
      </w:r>
      <w:r w:rsidR="00092FCF" w:rsidRPr="008D16DA">
        <w:rPr>
          <w:rFonts w:ascii="Calibri" w:eastAsia="Times New Roman" w:hAnsi="Calibri" w:cs="Calibri"/>
          <w:i/>
          <w:iCs/>
          <w:lang w:eastAsia="en-GB"/>
        </w:rPr>
        <w:t xml:space="preserve"> software is an open source implementation of the Java Servlet, </w:t>
      </w:r>
      <w:proofErr w:type="spellStart"/>
      <w:r w:rsidR="00092FCF" w:rsidRPr="008D16DA">
        <w:rPr>
          <w:rFonts w:ascii="Calibri" w:eastAsia="Times New Roman" w:hAnsi="Calibri" w:cs="Calibri"/>
          <w:i/>
          <w:iCs/>
          <w:lang w:eastAsia="en-GB"/>
        </w:rPr>
        <w:t>JavaServer</w:t>
      </w:r>
      <w:proofErr w:type="spellEnd"/>
      <w:r w:rsidR="00092FCF" w:rsidRPr="008D16DA">
        <w:rPr>
          <w:rFonts w:ascii="Calibri" w:eastAsia="Times New Roman" w:hAnsi="Calibri" w:cs="Calibri"/>
          <w:i/>
          <w:iCs/>
          <w:lang w:eastAsia="en-GB"/>
        </w:rPr>
        <w:t xml:space="preserve"> Pages, Java Expression Language and Java WebSocket technologies</w:t>
      </w:r>
      <w:r w:rsidR="00092FCF" w:rsidRPr="00092FCF">
        <w:rPr>
          <w:rFonts w:ascii="Calibri" w:hAnsi="Calibri" w:cs="Calibri"/>
        </w:rPr>
        <w:t>”.</w:t>
      </w:r>
      <w:r w:rsidR="00E30210">
        <w:rPr>
          <w:rStyle w:val="EndnoteReference"/>
          <w:rFonts w:ascii="Calibri" w:hAnsi="Calibri" w:cs="Calibri"/>
        </w:rPr>
        <w:endnoteReference w:id="7"/>
      </w:r>
      <w:r w:rsidR="00465014">
        <w:rPr>
          <w:rFonts w:ascii="Calibri" w:hAnsi="Calibri" w:cs="Calibri"/>
        </w:rPr>
        <w:t xml:space="preserve"> </w:t>
      </w:r>
      <w:bookmarkStart w:id="25" w:name="_GoBack"/>
      <w:bookmarkEnd w:id="25"/>
    </w:p>
    <w:p w14:paraId="37D8A79A" w14:textId="0DA29544" w:rsidR="00013708" w:rsidRDefault="00013708" w:rsidP="009D0A04"/>
    <w:p w14:paraId="31450EC5" w14:textId="415476D4" w:rsidR="00013708" w:rsidRDefault="00013708" w:rsidP="009D0A04"/>
    <w:p w14:paraId="605F85FF" w14:textId="4BA45F74" w:rsidR="00013708" w:rsidRDefault="00013708" w:rsidP="009D0A04"/>
    <w:p w14:paraId="7BEEBA7B" w14:textId="1074FC9E" w:rsidR="00013708" w:rsidRDefault="00013708" w:rsidP="009D0A04"/>
    <w:p w14:paraId="730BFDA8" w14:textId="2E0F0214" w:rsidR="00013708" w:rsidRDefault="00013708" w:rsidP="009D0A04"/>
    <w:p w14:paraId="10CF9069" w14:textId="05E3C924" w:rsidR="00013708" w:rsidRDefault="00013708" w:rsidP="009D0A04"/>
    <w:p w14:paraId="0EA81803" w14:textId="77777777" w:rsidR="00013708" w:rsidRPr="00C847C6" w:rsidRDefault="00013708" w:rsidP="009D0A04"/>
    <w:p w14:paraId="1D26EB59" w14:textId="40EA4FA1" w:rsidR="00510F59" w:rsidRDefault="00510F59" w:rsidP="002A4910"/>
    <w:p w14:paraId="77FDB677" w14:textId="04523F4C" w:rsidR="00F62832" w:rsidRDefault="00F62832" w:rsidP="002A4910"/>
    <w:p w14:paraId="6252FE5B" w14:textId="24F4C84B" w:rsidR="00F62832" w:rsidRDefault="00F62832" w:rsidP="002A4910"/>
    <w:p w14:paraId="5DB4B9EA" w14:textId="794D2996" w:rsidR="00F62832" w:rsidRDefault="00F62832" w:rsidP="002A4910"/>
    <w:p w14:paraId="204148B2" w14:textId="038E890B" w:rsidR="00F62832" w:rsidRDefault="00F62832" w:rsidP="002A4910"/>
    <w:p w14:paraId="0E2C1D34" w14:textId="4D68FBD4" w:rsidR="00F62832" w:rsidRDefault="00F62832" w:rsidP="002A4910"/>
    <w:p w14:paraId="4F91C6BC" w14:textId="26820885" w:rsidR="00F62832" w:rsidRDefault="00F62832" w:rsidP="002A4910"/>
    <w:p w14:paraId="658D9135" w14:textId="0308959E" w:rsidR="00F62832" w:rsidRDefault="00F62832" w:rsidP="002A4910"/>
    <w:p w14:paraId="7B608F6F" w14:textId="426B88A4" w:rsidR="00F62832" w:rsidRDefault="00F62832" w:rsidP="002A4910"/>
    <w:p w14:paraId="3265DAF7" w14:textId="088DF1FA" w:rsidR="00F62832" w:rsidRDefault="00F62832" w:rsidP="002A4910"/>
    <w:p w14:paraId="4888B8CB" w14:textId="77777777" w:rsidR="00F62832" w:rsidRPr="00510F59" w:rsidRDefault="00F62832" w:rsidP="002A4910"/>
    <w:p w14:paraId="5116C8CE" w14:textId="412A1B3D" w:rsidR="004D0683" w:rsidRPr="009A2AB7" w:rsidRDefault="004D0683" w:rsidP="00E90288"/>
    <w:sectPr w:rsidR="004D0683" w:rsidRPr="009A2AB7" w:rsidSect="00676736">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893A8C4" w14:textId="77777777" w:rsidR="00895842" w:rsidRDefault="00895842" w:rsidP="003C242F">
      <w:r>
        <w:separator/>
      </w:r>
    </w:p>
  </w:endnote>
  <w:endnote w:type="continuationSeparator" w:id="0">
    <w:p w14:paraId="389DA8F5" w14:textId="77777777" w:rsidR="00895842" w:rsidRDefault="00895842" w:rsidP="003C242F">
      <w:r>
        <w:continuationSeparator/>
      </w:r>
    </w:p>
  </w:endnote>
  <w:endnote w:id="1">
    <w:p w14:paraId="50786000" w14:textId="17B33DF1" w:rsidR="00B96B00" w:rsidRPr="00B96B00" w:rsidRDefault="00B96B00">
      <w:pPr>
        <w:pStyle w:val="EndnoteText"/>
      </w:pPr>
      <w:r>
        <w:rPr>
          <w:rStyle w:val="EndnoteReference"/>
        </w:rPr>
        <w:endnoteRef/>
      </w:r>
      <w:r>
        <w:t xml:space="preserve"> </w:t>
      </w:r>
      <w:r>
        <w:fldChar w:fldCharType="begin" w:fldLock="1"/>
      </w:r>
      <w:r w:rsidR="00433F8B">
        <w:instrText>ADDIN CSL_CITATION {"citationItems":[{"id":"ITEM-1","itemData":{"URL":"https://www.cdc.gov/careerpaths/k12teacherroadmap/epidemiology.html","accessed":{"date-parts":[["2019","8","1"]]},"id":"ITEM-1","issued":{"date-parts":[["0"]]},"title":"What is Epidemiology? | Teacher Roadmap | Career Paths to Public Health | CDC","type":"webpage"},"uris":["http://www.mendeley.com/documents/?uuid=3286106b-1fbb-32ac-b200-4c762bbacbb1"]}],"mendeley":{"formattedCitation":"(&lt;i&gt;What is Epidemiology? | Teacher Roadmap | Career Paths to Public Health | CDC&lt;/i&gt;, no date)","plainTextFormattedCitation":"(What is Epidemiology? | Teacher Roadmap | Career Paths to Public Health | CDC, no date)","previouslyFormattedCitation":"(&lt;i&gt;What is Epidemiology? | Teacher Roadmap | Career Paths to Public Health | CDC&lt;/i&gt;, no date)"},"properties":{"noteIndex":0},"schema":"https://github.com/citation-style-language/schema/raw/master/csl-citation.json"}</w:instrText>
      </w:r>
      <w:r>
        <w:fldChar w:fldCharType="separate"/>
      </w:r>
      <w:r w:rsidRPr="00B96B00">
        <w:rPr>
          <w:noProof/>
        </w:rPr>
        <w:t>(</w:t>
      </w:r>
      <w:r w:rsidRPr="00B96B00">
        <w:rPr>
          <w:i/>
          <w:noProof/>
        </w:rPr>
        <w:t>What is Epidemiology? | Teacher Roadmap | Career Paths to Public Health | CDC</w:t>
      </w:r>
      <w:r w:rsidRPr="00B96B00">
        <w:rPr>
          <w:noProof/>
        </w:rPr>
        <w:t>, no date)</w:t>
      </w:r>
      <w:r>
        <w:fldChar w:fldCharType="end"/>
      </w:r>
    </w:p>
  </w:endnote>
  <w:endnote w:id="2">
    <w:p w14:paraId="09135441" w14:textId="4BF27814" w:rsidR="00433F8B" w:rsidRPr="00B34DBE" w:rsidRDefault="00433F8B">
      <w:pPr>
        <w:pStyle w:val="EndnoteText"/>
      </w:pPr>
      <w:r>
        <w:rPr>
          <w:rStyle w:val="EndnoteReference"/>
        </w:rPr>
        <w:endnoteRef/>
      </w:r>
      <w:r>
        <w:t xml:space="preserve"> </w:t>
      </w:r>
      <w:r>
        <w:fldChar w:fldCharType="begin" w:fldLock="1"/>
      </w:r>
      <w:r w:rsidR="0073084E">
        <w:instrText>ADDIN CSL_CITATION {"citationItems":[{"id":"ITEM-1","itemData":{"DOI":"10.1093/acprof:oso/9780199754038.003.0001","ISBN":"9780199979448","abstract":"This title is about the complex relationships between diet and risks of important diseases, such as cancer and cardiovascular disease. It features an overview of research strategies in nutritional epidemiology - still a relatively new discipline that combines the vast knowledge compiled by nutritionists during this century with the methodologies developed by epidemiologists to study the determinants of diseases with multiple etiologies and long latent periods. A major section is devoted to the methods of dietary assessment using data on food intake, biochemical indicators of diet, and measures of body composition and size. The reproducibility and validity of each approach and the implications of measurement error are considered in detail.","author":[{"dropping-particle":"","family":"Willett","given":"Walter","non-dropping-particle":"","parse-names":false,"suffix":""}],"container-title":"Nutritional Epidemiology","id":"ITEM-1","issued":{"date-parts":[["2013"]]},"title":"Overview of Nutritional Epidemiology","type":"article-journal"},"uris":["http://www.mendeley.com/documents/?uuid=b1f1dd8f-e2ba-4d2f-99a8-60b99e3ca1cf"]}],"mendeley":{"formattedCitation":"(Willett, 2013)","plainTextFormattedCitation":"(Willett, 2013)","previouslyFormattedCitation":"(Willett, 2013)"},"properties":{"noteIndex":0},"schema":"https://github.com/citation-style-language/schema/raw/master/csl-citation.json"}</w:instrText>
      </w:r>
      <w:r>
        <w:fldChar w:fldCharType="separate"/>
      </w:r>
      <w:r w:rsidRPr="00433F8B">
        <w:rPr>
          <w:noProof/>
        </w:rPr>
        <w:t>(Willett, 2013)</w:t>
      </w:r>
      <w:r>
        <w:fldChar w:fldCharType="end"/>
      </w:r>
    </w:p>
  </w:endnote>
  <w:endnote w:id="3">
    <w:p w14:paraId="7CD2D0DB" w14:textId="1BF195A4" w:rsidR="00176E40" w:rsidRPr="00B34DBE" w:rsidRDefault="00176E40">
      <w:pPr>
        <w:pStyle w:val="EndnoteText"/>
      </w:pPr>
      <w:r>
        <w:rPr>
          <w:rStyle w:val="EndnoteReference"/>
        </w:rPr>
        <w:endnoteRef/>
      </w:r>
      <w:r>
        <w:t xml:space="preserve"> </w:t>
      </w:r>
      <w:r>
        <w:fldChar w:fldCharType="begin" w:fldLock="1"/>
      </w:r>
      <w:r w:rsidR="00C41CE8">
        <w:instrText>ADDIN CSL_CITATION {"citationItems":[{"id":"ITEM-1","itemData":{"DOI":"10.12688/wellcomeopenres.15132.1","ISSN":"2398-502X","PMID":"31020050","abstract":"The Avon Longitudinal Study of Parents and Children (ALSPAC) is a prospective population-based study. Initial recruitment of pregnant women took place in 1990-1992 and the health and development of the index children from these pregnancies and their family members have been followed ever since. The eligible sampling frame was constructed retrospectively using linked recruitment and health service records. Additional offspring that were eligible to enrol in the study have been welcomed through major recruitment drives at the ages of 7 and 18 years; and through opportunistic contacts since the age of 7. This data note provides a status update on the recruitment of the index children since the age of 7 years with a focus on enrolment since the age of 18, which has not been previously described. A total of 913 additional G1 (the cohort of index children) participants have been enrolled in the study since the age of 7 years with 195 of these joining since the age of 18. This additional enrolment provides a baseline sample of 14,901 G1 participants who were alive at 1 year of age.","author":[{"dropping-particle":"","family":"Northstone","given":"Kate","non-dropping-particle":"","parse-names":false,"suffix":""},{"dropping-particle":"","family":"Lewcock","given":"Melanie","non-dropping-particle":"","parse-names":false,"suffix":""},{"dropping-particle":"","family":"Groom","given":"Alix","non-dropping-particle":"","parse-names":false,"suffix":""},{"dropping-particle":"","family":"Boyd","given":"Andy","non-dropping-particle":"","parse-names":false,"suffix":""},{"dropping-particle":"","family":"Macleod","given":"John","non-dropping-particle":"","parse-names":false,"suffix":""},{"dropping-particle":"","family":"Timpson","given":"Nicholas","non-dropping-particle":"","parse-names":false,"suffix":""},{"dropping-particle":"","family":"Wells","given":"Nicholas","non-dropping-particle":"","parse-names":false,"suffix":""}],"container-title":"Wellcome open research","id":"ITEM-1","issued":{"date-parts":[["2019"]]},"page":"51","publisher":"The Wellcome Trust","title":"The Avon Longitudinal Study of Parents and Children (ALSPAC): an update on the enrolled sample of index children in 2019.","type":"article-journal","volume":"4"},"uris":["http://www.mendeley.com/documents/?uuid=70f3567f-6765-3906-841c-1c1d9d95db58"]}],"mendeley":{"formattedCitation":"(Northstone &lt;i&gt;et al.&lt;/i&gt;, 2019)","plainTextFormattedCitation":"(Northstone et al., 2019)","previouslyFormattedCitation":"(Northstone &lt;i&gt;et al.&lt;/i&gt;, 2019)"},"properties":{"noteIndex":0},"schema":"https://github.com/citation-style-language/schema/raw/master/csl-citation.json"}</w:instrText>
      </w:r>
      <w:r>
        <w:fldChar w:fldCharType="separate"/>
      </w:r>
      <w:r w:rsidRPr="00176E40">
        <w:rPr>
          <w:noProof/>
        </w:rPr>
        <w:t xml:space="preserve">(Northstone </w:t>
      </w:r>
      <w:r w:rsidRPr="00176E40">
        <w:rPr>
          <w:i/>
          <w:noProof/>
        </w:rPr>
        <w:t>et al.</w:t>
      </w:r>
      <w:r w:rsidRPr="00176E40">
        <w:rPr>
          <w:noProof/>
        </w:rPr>
        <w:t>, 2019)</w:t>
      </w:r>
      <w:r>
        <w:fldChar w:fldCharType="end"/>
      </w:r>
    </w:p>
  </w:endnote>
  <w:endnote w:id="4">
    <w:p w14:paraId="41361021" w14:textId="40BB62BA" w:rsidR="00C41CE8" w:rsidRPr="00C41CE8" w:rsidRDefault="00C41CE8">
      <w:pPr>
        <w:pStyle w:val="EndnoteText"/>
      </w:pPr>
      <w:r>
        <w:rPr>
          <w:rStyle w:val="EndnoteReference"/>
        </w:rPr>
        <w:endnoteRef/>
      </w:r>
      <w:r>
        <w:t xml:space="preserve"> </w:t>
      </w:r>
      <w:r>
        <w:fldChar w:fldCharType="begin" w:fldLock="1"/>
      </w:r>
      <w:r w:rsidR="00A570C9">
        <w:instrText>ADDIN CSL_CITATION {"citationItems":[{"id":"ITEM-1","itemData":{"URL":"https://opensource.com/resources/what-docker","accessed":{"date-parts":[["2019","8","5"]]},"id":"ITEM-1","issued":{"date-parts":[["0"]]},"title":"What is Docker? | Opensource.com","type":"webpage"},"uris":["http://www.mendeley.com/documents/?uuid=ecf91471-6707-3b1e-bdaf-bc0ec5ede4b5"]}],"mendeley":{"formattedCitation":"(&lt;i&gt;What is Docker? | Opensource.com&lt;/i&gt;, no date)","plainTextFormattedCitation":"(What is Docker? | Opensource.com, no date)","previouslyFormattedCitation":"(&lt;i&gt;What is Docker? | Opensource.com&lt;/i&gt;, no date)"},"properties":{"noteIndex":0},"schema":"https://github.com/citation-style-language/schema/raw/master/csl-citation.json"}</w:instrText>
      </w:r>
      <w:r>
        <w:fldChar w:fldCharType="separate"/>
      </w:r>
      <w:r w:rsidRPr="00C41CE8">
        <w:rPr>
          <w:noProof/>
        </w:rPr>
        <w:t>(</w:t>
      </w:r>
      <w:r w:rsidRPr="00C41CE8">
        <w:rPr>
          <w:i/>
          <w:noProof/>
        </w:rPr>
        <w:t>What is Docker? | Opensource.com</w:t>
      </w:r>
      <w:r w:rsidRPr="00C41CE8">
        <w:rPr>
          <w:noProof/>
        </w:rPr>
        <w:t>, no date)</w:t>
      </w:r>
      <w:r>
        <w:fldChar w:fldCharType="end"/>
      </w:r>
    </w:p>
  </w:endnote>
  <w:endnote w:id="5">
    <w:p w14:paraId="2E453632" w14:textId="339B3372" w:rsidR="00A570C9" w:rsidRPr="00A570C9" w:rsidRDefault="00A570C9">
      <w:pPr>
        <w:pStyle w:val="EndnoteText"/>
        <w:rPr>
          <w:lang w:val="de-DE"/>
        </w:rPr>
      </w:pPr>
      <w:r>
        <w:rPr>
          <w:rStyle w:val="EndnoteReference"/>
        </w:rPr>
        <w:endnoteRef/>
      </w:r>
      <w:r>
        <w:t xml:space="preserve"> </w:t>
      </w:r>
      <w:r>
        <w:fldChar w:fldCharType="begin" w:fldLock="1"/>
      </w:r>
      <w:r w:rsidR="00E30210">
        <w:instrText>ADDIN CSL_CITATION {"citationItems":[{"id":"ITEM-1","itemData":{"URL":"http://tomcat.apache.org/","accessed":{"date-parts":[["2019","8","5"]]},"id":"ITEM-1","issued":{"date-parts":[["0"]]},"title":"Apache Tomcat® - Welcome!","type":"webpage"},"uris":["http://www.mendeley.com/documents/?uuid=70bc8999-e49d-329d-acf1-3eba5e5cf278"]}],"mendeley":{"formattedCitation":"(&lt;i&gt;Apache Tomcat® - Welcome!&lt;/i&gt;, no date a)","plainTextFormattedCitation":"(Apache Tomcat® - Welcome!, no date a)","previouslyFormattedCitation":"(&lt;i&gt;Apache Tomcat® - Welcome!&lt;/i&gt;, no date)"},"properties":{"noteIndex":0},"schema":"https://github.com/citation-style-language/schema/raw/master/csl-citation.json"}</w:instrText>
      </w:r>
      <w:r>
        <w:fldChar w:fldCharType="separate"/>
      </w:r>
      <w:r w:rsidR="00E30210" w:rsidRPr="00E30210">
        <w:rPr>
          <w:noProof/>
        </w:rPr>
        <w:t>(</w:t>
      </w:r>
      <w:r w:rsidR="00E30210" w:rsidRPr="00E30210">
        <w:rPr>
          <w:i/>
          <w:noProof/>
        </w:rPr>
        <w:t>Apache Tomcat® - Welcome!</w:t>
      </w:r>
      <w:r w:rsidR="00E30210" w:rsidRPr="00E30210">
        <w:rPr>
          <w:noProof/>
        </w:rPr>
        <w:t>, no date a)</w:t>
      </w:r>
      <w:r>
        <w:fldChar w:fldCharType="end"/>
      </w:r>
    </w:p>
  </w:endnote>
  <w:endnote w:id="6">
    <w:p w14:paraId="569C520F" w14:textId="0F7EA6D4" w:rsidR="00EF746A" w:rsidRPr="00EF746A" w:rsidRDefault="00EF746A">
      <w:pPr>
        <w:pStyle w:val="EndnoteText"/>
      </w:pPr>
      <w:r>
        <w:rPr>
          <w:rStyle w:val="EndnoteReference"/>
        </w:rPr>
        <w:endnoteRef/>
      </w:r>
      <w:r>
        <w:t xml:space="preserve"> </w:t>
      </w:r>
      <w:r>
        <w:fldChar w:fldCharType="begin" w:fldLock="1"/>
      </w:r>
      <w:r w:rsidR="00E30210">
        <w:instrText>ADDIN CSL_CITATION {"citationItems":[{"id":"ITEM-1","itemData":{"URL":"https://developer.amazon.com/docs/custom-skills/host-a-custom-skill-as-a-web-service.html#sdk-java","accessed":{"date-parts":[["2019","8","6"]]},"id":"ITEM-1","issued":{"date-parts":[["0"]]},"title":"Host a Custom Skill as a Web Service | Alexa Skills Kit","type":"webpage"},"uris":["http://www.mendeley.com/documents/?uuid=44866162-57e7-310d-b606-e5d7dd7a21bc"]}],"mendeley":{"formattedCitation":"(&lt;i&gt;Host a Custom Skill as a Web Service | Alexa Skills Kit&lt;/i&gt;, no date)","plainTextFormattedCitation":"(Host a Custom Skill as a Web Service | Alexa Skills Kit, no date)","previouslyFormattedCitation":"(&lt;i&gt;Host a Custom Skill as a Web Service | Alexa Skills Kit&lt;/i&gt;, no date)"},"properties":{"noteIndex":0},"schema":"https://github.com/citation-style-language/schema/raw/master/csl-citation.json"}</w:instrText>
      </w:r>
      <w:r>
        <w:fldChar w:fldCharType="separate"/>
      </w:r>
      <w:r w:rsidRPr="00EF746A">
        <w:rPr>
          <w:noProof/>
        </w:rPr>
        <w:t>(</w:t>
      </w:r>
      <w:r w:rsidRPr="00EF746A">
        <w:rPr>
          <w:i/>
          <w:noProof/>
        </w:rPr>
        <w:t>Host a Custom Skill as a Web Service | Alexa Skills Kit</w:t>
      </w:r>
      <w:r w:rsidRPr="00EF746A">
        <w:rPr>
          <w:noProof/>
        </w:rPr>
        <w:t>, no date)</w:t>
      </w:r>
      <w:r>
        <w:fldChar w:fldCharType="end"/>
      </w:r>
    </w:p>
  </w:endnote>
  <w:endnote w:id="7">
    <w:p w14:paraId="66EA7AD4" w14:textId="06246272" w:rsidR="00E30210" w:rsidRPr="00E30210" w:rsidRDefault="00E30210">
      <w:pPr>
        <w:pStyle w:val="EndnoteText"/>
      </w:pPr>
      <w:r>
        <w:rPr>
          <w:rStyle w:val="EndnoteReference"/>
        </w:rPr>
        <w:endnoteRef/>
      </w:r>
      <w:r>
        <w:t xml:space="preserve"> </w:t>
      </w:r>
      <w:r>
        <w:fldChar w:fldCharType="begin" w:fldLock="1"/>
      </w:r>
      <w:r>
        <w:instrText>ADDIN CSL_CITATION {"citationItems":[{"id":"ITEM-1","itemData":{"URL":"http://tomcat.apache.org/","accessed":{"date-parts":[["2019","8","6"]]},"id":"ITEM-1","issued":{"date-parts":[["0"]]},"title":"Apache Tomcat® - Welcome!","type":"webpage"},"uris":["http://www.mendeley.com/documents/?uuid=77940a8e-0487-3716-a6fd-7f6543c513f0"]}],"mendeley":{"formattedCitation":"(&lt;i&gt;Apache Tomcat® - Welcome!&lt;/i&gt;, no date b)","plainTextFormattedCitation":"(Apache Tomcat® - Welcome!, no date b)"},"properties":{"noteIndex":0},"schema":"https://github.com/citation-style-language/schema/raw/master/csl-citation.json"}</w:instrText>
      </w:r>
      <w:r>
        <w:fldChar w:fldCharType="separate"/>
      </w:r>
      <w:r w:rsidRPr="00E30210">
        <w:rPr>
          <w:noProof/>
        </w:rPr>
        <w:t>(</w:t>
      </w:r>
      <w:r w:rsidRPr="00E30210">
        <w:rPr>
          <w:i/>
          <w:noProof/>
        </w:rPr>
        <w:t>Apache Tomcat® - Welcome!</w:t>
      </w:r>
      <w:r w:rsidRPr="00E30210">
        <w:rPr>
          <w:noProof/>
        </w:rPr>
        <w:t>, no date b)</w:t>
      </w:r>
      <w:r>
        <w:fldChar w:fldCharType="end"/>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95B81B1" w14:textId="77777777" w:rsidR="00895842" w:rsidRDefault="00895842" w:rsidP="003C242F">
      <w:r>
        <w:separator/>
      </w:r>
    </w:p>
  </w:footnote>
  <w:footnote w:type="continuationSeparator" w:id="0">
    <w:p w14:paraId="12E9CB77" w14:textId="77777777" w:rsidR="00895842" w:rsidRDefault="00895842" w:rsidP="003C242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D3A2AE8"/>
    <w:multiLevelType w:val="hybridMultilevel"/>
    <w:tmpl w:val="9DC0395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0D91573"/>
    <w:multiLevelType w:val="hybridMultilevel"/>
    <w:tmpl w:val="7834E9A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17A24C9"/>
    <w:multiLevelType w:val="hybridMultilevel"/>
    <w:tmpl w:val="0690FBC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280626A"/>
    <w:multiLevelType w:val="multilevel"/>
    <w:tmpl w:val="EA58AF7E"/>
    <w:lvl w:ilvl="0">
      <w:start w:val="1"/>
      <w:numFmt w:val="decimal"/>
      <w:lvlText w:val="%1."/>
      <w:lvlJc w:val="left"/>
      <w:pPr>
        <w:ind w:left="1080" w:hanging="72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4" w15:restartNumberingAfterBreak="0">
    <w:nsid w:val="157B41C6"/>
    <w:multiLevelType w:val="hybridMultilevel"/>
    <w:tmpl w:val="C8C601C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2E1E6EE9"/>
    <w:multiLevelType w:val="multilevel"/>
    <w:tmpl w:val="BCC0CC24"/>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080" w:hanging="108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6" w15:restartNumberingAfterBreak="0">
    <w:nsid w:val="38486415"/>
    <w:multiLevelType w:val="hybridMultilevel"/>
    <w:tmpl w:val="B0DA0E8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3AAE60F4"/>
    <w:multiLevelType w:val="hybridMultilevel"/>
    <w:tmpl w:val="5D54CF1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3BBA0F8F"/>
    <w:multiLevelType w:val="multilevel"/>
    <w:tmpl w:val="062C001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5BC843C4"/>
    <w:multiLevelType w:val="hybridMultilevel"/>
    <w:tmpl w:val="60D2B2F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6C815342"/>
    <w:multiLevelType w:val="multilevel"/>
    <w:tmpl w:val="06540A78"/>
    <w:lvl w:ilvl="0">
      <w:start w:val="1"/>
      <w:numFmt w:val="decimal"/>
      <w:lvlText w:val="%1."/>
      <w:lvlJc w:val="left"/>
      <w:pPr>
        <w:tabs>
          <w:tab w:val="num" w:pos="720"/>
        </w:tabs>
        <w:ind w:left="720" w:hanging="360"/>
      </w:pPr>
    </w:lvl>
    <w:lvl w:ilvl="1">
      <w:start w:val="3"/>
      <w:numFmt w:val="bullet"/>
      <w:lvlText w:val="-"/>
      <w:lvlJc w:val="left"/>
      <w:pPr>
        <w:ind w:left="1440" w:hanging="360"/>
      </w:pPr>
      <w:rPr>
        <w:rFonts w:ascii="Calibri" w:eastAsiaTheme="minorHAnsi" w:hAnsi="Calibri" w:cs="Calibri" w:hint="default"/>
      </w:r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6E946171"/>
    <w:multiLevelType w:val="multilevel"/>
    <w:tmpl w:val="D47673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758A0692"/>
    <w:multiLevelType w:val="hybridMultilevel"/>
    <w:tmpl w:val="423EC374"/>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7DE878F7"/>
    <w:multiLevelType w:val="multilevel"/>
    <w:tmpl w:val="E00001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
  </w:num>
  <w:num w:numId="2">
    <w:abstractNumId w:val="3"/>
  </w:num>
  <w:num w:numId="3">
    <w:abstractNumId w:val="13"/>
  </w:num>
  <w:num w:numId="4">
    <w:abstractNumId w:val="7"/>
  </w:num>
  <w:num w:numId="5">
    <w:abstractNumId w:val="9"/>
  </w:num>
  <w:num w:numId="6">
    <w:abstractNumId w:val="11"/>
  </w:num>
  <w:num w:numId="7">
    <w:abstractNumId w:val="2"/>
  </w:num>
  <w:num w:numId="8">
    <w:abstractNumId w:val="4"/>
  </w:num>
  <w:num w:numId="9">
    <w:abstractNumId w:val="10"/>
  </w:num>
  <w:num w:numId="10">
    <w:abstractNumId w:val="6"/>
  </w:num>
  <w:num w:numId="11">
    <w:abstractNumId w:val="5"/>
  </w:num>
  <w:num w:numId="12">
    <w:abstractNumId w:val="12"/>
  </w:num>
  <w:num w:numId="13">
    <w:abstractNumId w:val="0"/>
  </w:num>
  <w:num w:numId="14">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7"/>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444BB"/>
    <w:rsid w:val="000057BF"/>
    <w:rsid w:val="00013708"/>
    <w:rsid w:val="000168E6"/>
    <w:rsid w:val="0002798B"/>
    <w:rsid w:val="000322DD"/>
    <w:rsid w:val="00047A2C"/>
    <w:rsid w:val="00073D7D"/>
    <w:rsid w:val="00081C40"/>
    <w:rsid w:val="00092D8C"/>
    <w:rsid w:val="00092FCF"/>
    <w:rsid w:val="000E6331"/>
    <w:rsid w:val="000E7748"/>
    <w:rsid w:val="00101A8E"/>
    <w:rsid w:val="00113C81"/>
    <w:rsid w:val="001449FC"/>
    <w:rsid w:val="00144F39"/>
    <w:rsid w:val="00156D23"/>
    <w:rsid w:val="00163DD8"/>
    <w:rsid w:val="001721D0"/>
    <w:rsid w:val="0017257B"/>
    <w:rsid w:val="00174B96"/>
    <w:rsid w:val="00176E40"/>
    <w:rsid w:val="00197943"/>
    <w:rsid w:val="001B1FF0"/>
    <w:rsid w:val="001C0AED"/>
    <w:rsid w:val="001E707B"/>
    <w:rsid w:val="001F6976"/>
    <w:rsid w:val="00203F01"/>
    <w:rsid w:val="0021103B"/>
    <w:rsid w:val="00246EEC"/>
    <w:rsid w:val="0025562D"/>
    <w:rsid w:val="00260DC3"/>
    <w:rsid w:val="00270978"/>
    <w:rsid w:val="00271450"/>
    <w:rsid w:val="00283C6C"/>
    <w:rsid w:val="00284B8C"/>
    <w:rsid w:val="00295D54"/>
    <w:rsid w:val="002A4910"/>
    <w:rsid w:val="002B17AE"/>
    <w:rsid w:val="002B76AA"/>
    <w:rsid w:val="002C6B3D"/>
    <w:rsid w:val="002F6D45"/>
    <w:rsid w:val="003001F3"/>
    <w:rsid w:val="00312BDC"/>
    <w:rsid w:val="003261C5"/>
    <w:rsid w:val="00334A02"/>
    <w:rsid w:val="00344AF9"/>
    <w:rsid w:val="00345767"/>
    <w:rsid w:val="00347826"/>
    <w:rsid w:val="003549AF"/>
    <w:rsid w:val="00365687"/>
    <w:rsid w:val="003807DD"/>
    <w:rsid w:val="003A1940"/>
    <w:rsid w:val="003A1F07"/>
    <w:rsid w:val="003A207A"/>
    <w:rsid w:val="003C242F"/>
    <w:rsid w:val="003E5DD4"/>
    <w:rsid w:val="0040683B"/>
    <w:rsid w:val="004078DF"/>
    <w:rsid w:val="00411942"/>
    <w:rsid w:val="004150AC"/>
    <w:rsid w:val="00420299"/>
    <w:rsid w:val="00422C49"/>
    <w:rsid w:val="0042419B"/>
    <w:rsid w:val="004328B5"/>
    <w:rsid w:val="00433F8B"/>
    <w:rsid w:val="0043726E"/>
    <w:rsid w:val="004432BD"/>
    <w:rsid w:val="00443508"/>
    <w:rsid w:val="00455C58"/>
    <w:rsid w:val="00465014"/>
    <w:rsid w:val="00471C9E"/>
    <w:rsid w:val="0047377F"/>
    <w:rsid w:val="00485ED5"/>
    <w:rsid w:val="00491592"/>
    <w:rsid w:val="004944A8"/>
    <w:rsid w:val="004D02F1"/>
    <w:rsid w:val="004D0683"/>
    <w:rsid w:val="004F6838"/>
    <w:rsid w:val="00506162"/>
    <w:rsid w:val="00510F59"/>
    <w:rsid w:val="00532796"/>
    <w:rsid w:val="00562BAB"/>
    <w:rsid w:val="00564064"/>
    <w:rsid w:val="0057309B"/>
    <w:rsid w:val="0057580B"/>
    <w:rsid w:val="0058128B"/>
    <w:rsid w:val="005854C5"/>
    <w:rsid w:val="00596194"/>
    <w:rsid w:val="005A46E8"/>
    <w:rsid w:val="005A6F82"/>
    <w:rsid w:val="005B7ECF"/>
    <w:rsid w:val="005F1675"/>
    <w:rsid w:val="005F4E40"/>
    <w:rsid w:val="005F71F0"/>
    <w:rsid w:val="006017F1"/>
    <w:rsid w:val="0060370D"/>
    <w:rsid w:val="00606928"/>
    <w:rsid w:val="00610449"/>
    <w:rsid w:val="00632357"/>
    <w:rsid w:val="006520DC"/>
    <w:rsid w:val="00670C9E"/>
    <w:rsid w:val="00676736"/>
    <w:rsid w:val="006906C5"/>
    <w:rsid w:val="00691C2D"/>
    <w:rsid w:val="006A303E"/>
    <w:rsid w:val="006A42C9"/>
    <w:rsid w:val="006D465B"/>
    <w:rsid w:val="006D5936"/>
    <w:rsid w:val="006E7093"/>
    <w:rsid w:val="007036EE"/>
    <w:rsid w:val="007120BF"/>
    <w:rsid w:val="00726C97"/>
    <w:rsid w:val="00730089"/>
    <w:rsid w:val="0073084E"/>
    <w:rsid w:val="00733795"/>
    <w:rsid w:val="00776DEF"/>
    <w:rsid w:val="0079736B"/>
    <w:rsid w:val="007C2DDA"/>
    <w:rsid w:val="007C707A"/>
    <w:rsid w:val="007E6D96"/>
    <w:rsid w:val="007F487E"/>
    <w:rsid w:val="00806B94"/>
    <w:rsid w:val="00827D45"/>
    <w:rsid w:val="00835D91"/>
    <w:rsid w:val="008402F7"/>
    <w:rsid w:val="008444BB"/>
    <w:rsid w:val="008650DB"/>
    <w:rsid w:val="0087093D"/>
    <w:rsid w:val="008742CA"/>
    <w:rsid w:val="008910CE"/>
    <w:rsid w:val="00892243"/>
    <w:rsid w:val="00893D8B"/>
    <w:rsid w:val="00895842"/>
    <w:rsid w:val="008A67EC"/>
    <w:rsid w:val="008B0BBA"/>
    <w:rsid w:val="008B35E9"/>
    <w:rsid w:val="008C3708"/>
    <w:rsid w:val="008D13ED"/>
    <w:rsid w:val="008D16DA"/>
    <w:rsid w:val="008D3169"/>
    <w:rsid w:val="008E6023"/>
    <w:rsid w:val="008F712D"/>
    <w:rsid w:val="00906FC6"/>
    <w:rsid w:val="00913318"/>
    <w:rsid w:val="009162DF"/>
    <w:rsid w:val="00940C6E"/>
    <w:rsid w:val="0096320E"/>
    <w:rsid w:val="00977852"/>
    <w:rsid w:val="009807EA"/>
    <w:rsid w:val="009A2AB7"/>
    <w:rsid w:val="009D0A04"/>
    <w:rsid w:val="009D2B49"/>
    <w:rsid w:val="009D2DF6"/>
    <w:rsid w:val="009E5514"/>
    <w:rsid w:val="009F0A58"/>
    <w:rsid w:val="00A026D1"/>
    <w:rsid w:val="00A1483E"/>
    <w:rsid w:val="00A329C9"/>
    <w:rsid w:val="00A35AA0"/>
    <w:rsid w:val="00A401AD"/>
    <w:rsid w:val="00A5089D"/>
    <w:rsid w:val="00A53C23"/>
    <w:rsid w:val="00A570C9"/>
    <w:rsid w:val="00A83C8E"/>
    <w:rsid w:val="00A879B3"/>
    <w:rsid w:val="00A97440"/>
    <w:rsid w:val="00AD60F3"/>
    <w:rsid w:val="00AE4EA9"/>
    <w:rsid w:val="00AE7287"/>
    <w:rsid w:val="00AF5C64"/>
    <w:rsid w:val="00B05E8E"/>
    <w:rsid w:val="00B33BA1"/>
    <w:rsid w:val="00B34DBE"/>
    <w:rsid w:val="00B37CAA"/>
    <w:rsid w:val="00B43B5D"/>
    <w:rsid w:val="00B44C56"/>
    <w:rsid w:val="00B459BF"/>
    <w:rsid w:val="00B510B0"/>
    <w:rsid w:val="00B51185"/>
    <w:rsid w:val="00B55E27"/>
    <w:rsid w:val="00B80FBC"/>
    <w:rsid w:val="00B96B00"/>
    <w:rsid w:val="00BB1B64"/>
    <w:rsid w:val="00BD383E"/>
    <w:rsid w:val="00BE584E"/>
    <w:rsid w:val="00C3199F"/>
    <w:rsid w:val="00C34AE0"/>
    <w:rsid w:val="00C41CE8"/>
    <w:rsid w:val="00C847C6"/>
    <w:rsid w:val="00C85E69"/>
    <w:rsid w:val="00CE77CD"/>
    <w:rsid w:val="00D06A13"/>
    <w:rsid w:val="00D11DB2"/>
    <w:rsid w:val="00D1701C"/>
    <w:rsid w:val="00D17C40"/>
    <w:rsid w:val="00D5564D"/>
    <w:rsid w:val="00D6576C"/>
    <w:rsid w:val="00D67EC8"/>
    <w:rsid w:val="00D75F36"/>
    <w:rsid w:val="00D84ABC"/>
    <w:rsid w:val="00DF1489"/>
    <w:rsid w:val="00E01A4F"/>
    <w:rsid w:val="00E026F3"/>
    <w:rsid w:val="00E30210"/>
    <w:rsid w:val="00E33B64"/>
    <w:rsid w:val="00E34A73"/>
    <w:rsid w:val="00E56977"/>
    <w:rsid w:val="00E72304"/>
    <w:rsid w:val="00E74FF1"/>
    <w:rsid w:val="00E83EA0"/>
    <w:rsid w:val="00E9005B"/>
    <w:rsid w:val="00E90288"/>
    <w:rsid w:val="00E961D3"/>
    <w:rsid w:val="00EA42C1"/>
    <w:rsid w:val="00EC546E"/>
    <w:rsid w:val="00EE11F7"/>
    <w:rsid w:val="00EF2BB9"/>
    <w:rsid w:val="00EF3503"/>
    <w:rsid w:val="00EF746A"/>
    <w:rsid w:val="00EF7902"/>
    <w:rsid w:val="00F02A54"/>
    <w:rsid w:val="00F16BA2"/>
    <w:rsid w:val="00F4081B"/>
    <w:rsid w:val="00F433C4"/>
    <w:rsid w:val="00F47BAF"/>
    <w:rsid w:val="00F54157"/>
    <w:rsid w:val="00F62832"/>
    <w:rsid w:val="00F75B4D"/>
    <w:rsid w:val="00F91B34"/>
    <w:rsid w:val="00FC3F7D"/>
    <w:rsid w:val="00FD69D6"/>
    <w:rsid w:val="00FD76ED"/>
    <w:rsid w:val="00FE1A63"/>
    <w:rsid w:val="00FE6501"/>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B7CDD05"/>
  <w15:chartTrackingRefBased/>
  <w15:docId w15:val="{18796DC3-7614-E742-98C3-D5EA46E626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de-D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Pr>
      <w:lang w:val="en-US"/>
    </w:rPr>
  </w:style>
  <w:style w:type="paragraph" w:styleId="Heading1">
    <w:name w:val="heading 1"/>
    <w:basedOn w:val="Normal"/>
    <w:next w:val="Normal"/>
    <w:link w:val="Heading1Char"/>
    <w:uiPriority w:val="9"/>
    <w:qFormat/>
    <w:rsid w:val="008444BB"/>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3C242F"/>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8444BB"/>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444BB"/>
    <w:rPr>
      <w:rFonts w:asciiTheme="majorHAnsi" w:eastAsiaTheme="majorEastAsia" w:hAnsiTheme="majorHAnsi" w:cstheme="majorBidi"/>
      <w:spacing w:val="-10"/>
      <w:kern w:val="28"/>
      <w:sz w:val="56"/>
      <w:szCs w:val="56"/>
      <w:lang w:val="en-US"/>
    </w:rPr>
  </w:style>
  <w:style w:type="character" w:customStyle="1" w:styleId="Heading1Char">
    <w:name w:val="Heading 1 Char"/>
    <w:basedOn w:val="DefaultParagraphFont"/>
    <w:link w:val="Heading1"/>
    <w:uiPriority w:val="9"/>
    <w:rsid w:val="008444BB"/>
    <w:rPr>
      <w:rFonts w:asciiTheme="majorHAnsi" w:eastAsiaTheme="majorEastAsia" w:hAnsiTheme="majorHAnsi" w:cstheme="majorBidi"/>
      <w:color w:val="2F5496" w:themeColor="accent1" w:themeShade="BF"/>
      <w:sz w:val="32"/>
      <w:szCs w:val="32"/>
      <w:lang w:val="en-US"/>
    </w:rPr>
  </w:style>
  <w:style w:type="paragraph" w:styleId="ListParagraph">
    <w:name w:val="List Paragraph"/>
    <w:basedOn w:val="Normal"/>
    <w:uiPriority w:val="34"/>
    <w:qFormat/>
    <w:rsid w:val="008444BB"/>
    <w:pPr>
      <w:ind w:left="720"/>
      <w:contextualSpacing/>
    </w:pPr>
  </w:style>
  <w:style w:type="paragraph" w:styleId="NormalWeb">
    <w:name w:val="Normal (Web)"/>
    <w:basedOn w:val="Normal"/>
    <w:uiPriority w:val="99"/>
    <w:semiHidden/>
    <w:unhideWhenUsed/>
    <w:rsid w:val="008444BB"/>
    <w:pPr>
      <w:spacing w:before="100" w:beforeAutospacing="1" w:after="100" w:afterAutospacing="1"/>
    </w:pPr>
    <w:rPr>
      <w:rFonts w:ascii="Times New Roman" w:eastAsia="Times New Roman" w:hAnsi="Times New Roman" w:cs="Times New Roman"/>
      <w:lang w:val="de-DE" w:eastAsia="en-GB"/>
    </w:rPr>
  </w:style>
  <w:style w:type="character" w:customStyle="1" w:styleId="Heading2Char">
    <w:name w:val="Heading 2 Char"/>
    <w:basedOn w:val="DefaultParagraphFont"/>
    <w:link w:val="Heading2"/>
    <w:uiPriority w:val="9"/>
    <w:semiHidden/>
    <w:rsid w:val="003C242F"/>
    <w:rPr>
      <w:rFonts w:asciiTheme="majorHAnsi" w:eastAsiaTheme="majorEastAsia" w:hAnsiTheme="majorHAnsi" w:cstheme="majorBidi"/>
      <w:color w:val="2F5496" w:themeColor="accent1" w:themeShade="BF"/>
      <w:sz w:val="26"/>
      <w:szCs w:val="26"/>
      <w:lang w:val="en-US"/>
    </w:rPr>
  </w:style>
  <w:style w:type="character" w:styleId="EndnoteReference">
    <w:name w:val="endnote reference"/>
    <w:basedOn w:val="DefaultParagraphFont"/>
    <w:uiPriority w:val="99"/>
    <w:semiHidden/>
    <w:unhideWhenUsed/>
    <w:rsid w:val="003C242F"/>
    <w:rPr>
      <w:vertAlign w:val="superscript"/>
    </w:rPr>
  </w:style>
  <w:style w:type="character" w:customStyle="1" w:styleId="apple-converted-space">
    <w:name w:val="apple-converted-space"/>
    <w:basedOn w:val="DefaultParagraphFont"/>
    <w:rsid w:val="003C242F"/>
  </w:style>
  <w:style w:type="paragraph" w:styleId="EndnoteText">
    <w:name w:val="endnote text"/>
    <w:basedOn w:val="Normal"/>
    <w:link w:val="EndnoteTextChar"/>
    <w:uiPriority w:val="99"/>
    <w:semiHidden/>
    <w:unhideWhenUsed/>
    <w:rsid w:val="003C242F"/>
    <w:rPr>
      <w:sz w:val="20"/>
      <w:szCs w:val="20"/>
    </w:rPr>
  </w:style>
  <w:style w:type="character" w:customStyle="1" w:styleId="EndnoteTextChar">
    <w:name w:val="Endnote Text Char"/>
    <w:basedOn w:val="DefaultParagraphFont"/>
    <w:link w:val="EndnoteText"/>
    <w:uiPriority w:val="99"/>
    <w:semiHidden/>
    <w:rsid w:val="003C242F"/>
    <w:rPr>
      <w:sz w:val="20"/>
      <w:szCs w:val="20"/>
      <w:lang w:val="en-US"/>
    </w:rPr>
  </w:style>
  <w:style w:type="paragraph" w:styleId="Caption">
    <w:name w:val="caption"/>
    <w:basedOn w:val="Normal"/>
    <w:next w:val="Normal"/>
    <w:uiPriority w:val="35"/>
    <w:unhideWhenUsed/>
    <w:qFormat/>
    <w:rsid w:val="009162DF"/>
    <w:pPr>
      <w:spacing w:after="200"/>
    </w:pPr>
    <w:rPr>
      <w:i/>
      <w:iCs/>
      <w:color w:val="44546A" w:themeColor="text2"/>
      <w:sz w:val="18"/>
      <w:szCs w:val="18"/>
    </w:rPr>
  </w:style>
  <w:style w:type="character" w:styleId="Hyperlink">
    <w:name w:val="Hyperlink"/>
    <w:basedOn w:val="DefaultParagraphFont"/>
    <w:uiPriority w:val="99"/>
    <w:semiHidden/>
    <w:unhideWhenUsed/>
    <w:rsid w:val="00B05E8E"/>
    <w:rPr>
      <w:color w:val="0000FF"/>
      <w:u w:val="single"/>
    </w:rPr>
  </w:style>
  <w:style w:type="table" w:styleId="TableGrid">
    <w:name w:val="Table Grid"/>
    <w:basedOn w:val="TableNormal"/>
    <w:uiPriority w:val="39"/>
    <w:rsid w:val="006A42C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TMLCode">
    <w:name w:val="HTML Code"/>
    <w:basedOn w:val="DefaultParagraphFont"/>
    <w:uiPriority w:val="99"/>
    <w:semiHidden/>
    <w:unhideWhenUsed/>
    <w:rsid w:val="00D75F36"/>
    <w:rPr>
      <w:rFonts w:ascii="Courier New" w:eastAsia="Times New Roman" w:hAnsi="Courier New" w:cs="Courier New"/>
      <w:sz w:val="20"/>
      <w:szCs w:val="20"/>
    </w:rPr>
  </w:style>
  <w:style w:type="character" w:styleId="FollowedHyperlink">
    <w:name w:val="FollowedHyperlink"/>
    <w:basedOn w:val="DefaultParagraphFont"/>
    <w:uiPriority w:val="99"/>
    <w:semiHidden/>
    <w:unhideWhenUsed/>
    <w:rsid w:val="00D75F36"/>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52989337">
      <w:bodyDiv w:val="1"/>
      <w:marLeft w:val="0"/>
      <w:marRight w:val="0"/>
      <w:marTop w:val="0"/>
      <w:marBottom w:val="0"/>
      <w:divBdr>
        <w:top w:val="none" w:sz="0" w:space="0" w:color="auto"/>
        <w:left w:val="none" w:sz="0" w:space="0" w:color="auto"/>
        <w:bottom w:val="none" w:sz="0" w:space="0" w:color="auto"/>
        <w:right w:val="none" w:sz="0" w:space="0" w:color="auto"/>
      </w:divBdr>
    </w:div>
    <w:div w:id="520512740">
      <w:bodyDiv w:val="1"/>
      <w:marLeft w:val="0"/>
      <w:marRight w:val="0"/>
      <w:marTop w:val="0"/>
      <w:marBottom w:val="0"/>
      <w:divBdr>
        <w:top w:val="none" w:sz="0" w:space="0" w:color="auto"/>
        <w:left w:val="none" w:sz="0" w:space="0" w:color="auto"/>
        <w:bottom w:val="none" w:sz="0" w:space="0" w:color="auto"/>
        <w:right w:val="none" w:sz="0" w:space="0" w:color="auto"/>
      </w:divBdr>
      <w:divsChild>
        <w:div w:id="1081637577">
          <w:marLeft w:val="0"/>
          <w:marRight w:val="0"/>
          <w:marTop w:val="0"/>
          <w:marBottom w:val="0"/>
          <w:divBdr>
            <w:top w:val="none" w:sz="0" w:space="0" w:color="auto"/>
            <w:left w:val="none" w:sz="0" w:space="0" w:color="auto"/>
            <w:bottom w:val="none" w:sz="0" w:space="0" w:color="auto"/>
            <w:right w:val="none" w:sz="0" w:space="0" w:color="auto"/>
          </w:divBdr>
          <w:divsChild>
            <w:div w:id="1389181267">
              <w:marLeft w:val="0"/>
              <w:marRight w:val="0"/>
              <w:marTop w:val="0"/>
              <w:marBottom w:val="0"/>
              <w:divBdr>
                <w:top w:val="none" w:sz="0" w:space="0" w:color="auto"/>
                <w:left w:val="none" w:sz="0" w:space="0" w:color="auto"/>
                <w:bottom w:val="none" w:sz="0" w:space="0" w:color="auto"/>
                <w:right w:val="none" w:sz="0" w:space="0" w:color="auto"/>
              </w:divBdr>
              <w:divsChild>
                <w:div w:id="9899447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5330898">
      <w:bodyDiv w:val="1"/>
      <w:marLeft w:val="0"/>
      <w:marRight w:val="0"/>
      <w:marTop w:val="0"/>
      <w:marBottom w:val="0"/>
      <w:divBdr>
        <w:top w:val="none" w:sz="0" w:space="0" w:color="auto"/>
        <w:left w:val="none" w:sz="0" w:space="0" w:color="auto"/>
        <w:bottom w:val="none" w:sz="0" w:space="0" w:color="auto"/>
        <w:right w:val="none" w:sz="0" w:space="0" w:color="auto"/>
      </w:divBdr>
      <w:divsChild>
        <w:div w:id="1857497932">
          <w:marLeft w:val="0"/>
          <w:marRight w:val="0"/>
          <w:marTop w:val="0"/>
          <w:marBottom w:val="0"/>
          <w:divBdr>
            <w:top w:val="none" w:sz="0" w:space="0" w:color="auto"/>
            <w:left w:val="none" w:sz="0" w:space="0" w:color="auto"/>
            <w:bottom w:val="none" w:sz="0" w:space="0" w:color="auto"/>
            <w:right w:val="none" w:sz="0" w:space="0" w:color="auto"/>
          </w:divBdr>
          <w:divsChild>
            <w:div w:id="405960498">
              <w:marLeft w:val="0"/>
              <w:marRight w:val="0"/>
              <w:marTop w:val="0"/>
              <w:marBottom w:val="0"/>
              <w:divBdr>
                <w:top w:val="none" w:sz="0" w:space="0" w:color="auto"/>
                <w:left w:val="none" w:sz="0" w:space="0" w:color="auto"/>
                <w:bottom w:val="none" w:sz="0" w:space="0" w:color="auto"/>
                <w:right w:val="none" w:sz="0" w:space="0" w:color="auto"/>
              </w:divBdr>
              <w:divsChild>
                <w:div w:id="1972843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29201105">
      <w:bodyDiv w:val="1"/>
      <w:marLeft w:val="0"/>
      <w:marRight w:val="0"/>
      <w:marTop w:val="0"/>
      <w:marBottom w:val="0"/>
      <w:divBdr>
        <w:top w:val="none" w:sz="0" w:space="0" w:color="auto"/>
        <w:left w:val="none" w:sz="0" w:space="0" w:color="auto"/>
        <w:bottom w:val="none" w:sz="0" w:space="0" w:color="auto"/>
        <w:right w:val="none" w:sz="0" w:space="0" w:color="auto"/>
      </w:divBdr>
    </w:div>
    <w:div w:id="1076513505">
      <w:bodyDiv w:val="1"/>
      <w:marLeft w:val="0"/>
      <w:marRight w:val="0"/>
      <w:marTop w:val="0"/>
      <w:marBottom w:val="0"/>
      <w:divBdr>
        <w:top w:val="none" w:sz="0" w:space="0" w:color="auto"/>
        <w:left w:val="none" w:sz="0" w:space="0" w:color="auto"/>
        <w:bottom w:val="none" w:sz="0" w:space="0" w:color="auto"/>
        <w:right w:val="none" w:sz="0" w:space="0" w:color="auto"/>
      </w:divBdr>
    </w:div>
    <w:div w:id="1642732101">
      <w:bodyDiv w:val="1"/>
      <w:marLeft w:val="0"/>
      <w:marRight w:val="0"/>
      <w:marTop w:val="0"/>
      <w:marBottom w:val="0"/>
      <w:divBdr>
        <w:top w:val="none" w:sz="0" w:space="0" w:color="auto"/>
        <w:left w:val="none" w:sz="0" w:space="0" w:color="auto"/>
        <w:bottom w:val="none" w:sz="0" w:space="0" w:color="auto"/>
        <w:right w:val="none" w:sz="0" w:space="0" w:color="auto"/>
      </w:divBdr>
      <w:divsChild>
        <w:div w:id="1766654838">
          <w:marLeft w:val="0"/>
          <w:marRight w:val="0"/>
          <w:marTop w:val="0"/>
          <w:marBottom w:val="0"/>
          <w:divBdr>
            <w:top w:val="none" w:sz="0" w:space="0" w:color="auto"/>
            <w:left w:val="none" w:sz="0" w:space="0" w:color="auto"/>
            <w:bottom w:val="none" w:sz="0" w:space="0" w:color="auto"/>
            <w:right w:val="none" w:sz="0" w:space="0" w:color="auto"/>
          </w:divBdr>
          <w:divsChild>
            <w:div w:id="1434277396">
              <w:marLeft w:val="0"/>
              <w:marRight w:val="0"/>
              <w:marTop w:val="0"/>
              <w:marBottom w:val="0"/>
              <w:divBdr>
                <w:top w:val="none" w:sz="0" w:space="0" w:color="auto"/>
                <w:left w:val="none" w:sz="0" w:space="0" w:color="auto"/>
                <w:bottom w:val="none" w:sz="0" w:space="0" w:color="auto"/>
                <w:right w:val="none" w:sz="0" w:space="0" w:color="auto"/>
              </w:divBdr>
              <w:divsChild>
                <w:div w:id="15294446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12917065">
      <w:bodyDiv w:val="1"/>
      <w:marLeft w:val="0"/>
      <w:marRight w:val="0"/>
      <w:marTop w:val="0"/>
      <w:marBottom w:val="0"/>
      <w:divBdr>
        <w:top w:val="none" w:sz="0" w:space="0" w:color="auto"/>
        <w:left w:val="none" w:sz="0" w:space="0" w:color="auto"/>
        <w:bottom w:val="none" w:sz="0" w:space="0" w:color="auto"/>
        <w:right w:val="none" w:sz="0" w:space="0" w:color="auto"/>
      </w:divBdr>
    </w:div>
    <w:div w:id="1722090176">
      <w:bodyDiv w:val="1"/>
      <w:marLeft w:val="0"/>
      <w:marRight w:val="0"/>
      <w:marTop w:val="0"/>
      <w:marBottom w:val="0"/>
      <w:divBdr>
        <w:top w:val="none" w:sz="0" w:space="0" w:color="auto"/>
        <w:left w:val="none" w:sz="0" w:space="0" w:color="auto"/>
        <w:bottom w:val="none" w:sz="0" w:space="0" w:color="auto"/>
        <w:right w:val="none" w:sz="0" w:space="0" w:color="auto"/>
      </w:divBdr>
    </w:div>
    <w:div w:id="1771386813">
      <w:bodyDiv w:val="1"/>
      <w:marLeft w:val="0"/>
      <w:marRight w:val="0"/>
      <w:marTop w:val="0"/>
      <w:marBottom w:val="0"/>
      <w:divBdr>
        <w:top w:val="none" w:sz="0" w:space="0" w:color="auto"/>
        <w:left w:val="none" w:sz="0" w:space="0" w:color="auto"/>
        <w:bottom w:val="none" w:sz="0" w:space="0" w:color="auto"/>
        <w:right w:val="none" w:sz="0" w:space="0" w:color="auto"/>
      </w:divBdr>
      <w:divsChild>
        <w:div w:id="1869760840">
          <w:marLeft w:val="0"/>
          <w:marRight w:val="0"/>
          <w:marTop w:val="0"/>
          <w:marBottom w:val="0"/>
          <w:divBdr>
            <w:top w:val="none" w:sz="0" w:space="0" w:color="auto"/>
            <w:left w:val="none" w:sz="0" w:space="0" w:color="auto"/>
            <w:bottom w:val="none" w:sz="0" w:space="0" w:color="auto"/>
            <w:right w:val="none" w:sz="0" w:space="0" w:color="auto"/>
          </w:divBdr>
          <w:divsChild>
            <w:div w:id="1199049792">
              <w:marLeft w:val="0"/>
              <w:marRight w:val="0"/>
              <w:marTop w:val="0"/>
              <w:marBottom w:val="0"/>
              <w:divBdr>
                <w:top w:val="none" w:sz="0" w:space="0" w:color="auto"/>
                <w:left w:val="none" w:sz="0" w:space="0" w:color="auto"/>
                <w:bottom w:val="none" w:sz="0" w:space="0" w:color="auto"/>
                <w:right w:val="none" w:sz="0" w:space="0" w:color="auto"/>
              </w:divBdr>
              <w:divsChild>
                <w:div w:id="16986549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52148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image" Target="media/image6.tiff"/><Relationship Id="rId18" Type="http://schemas.openxmlformats.org/officeDocument/2006/relationships/image" Target="media/image11.png"/><Relationship Id="rId26" Type="http://schemas.openxmlformats.org/officeDocument/2006/relationships/image" Target="media/image19.png"/><Relationship Id="rId3" Type="http://schemas.openxmlformats.org/officeDocument/2006/relationships/styles" Target="styles.xml"/><Relationship Id="rId21" Type="http://schemas.openxmlformats.org/officeDocument/2006/relationships/image" Target="media/image14.tiff"/><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tiff"/><Relationship Id="rId25" Type="http://schemas.openxmlformats.org/officeDocument/2006/relationships/image" Target="media/image18.tiff"/><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tiff"/><Relationship Id="rId24" Type="http://schemas.openxmlformats.org/officeDocument/2006/relationships/image" Target="media/image17.png"/><Relationship Id="rId5" Type="http://schemas.openxmlformats.org/officeDocument/2006/relationships/webSettings" Target="webSettings.xml"/><Relationship Id="rId15" Type="http://schemas.openxmlformats.org/officeDocument/2006/relationships/image" Target="media/image8.tiff"/><Relationship Id="rId23" Type="http://schemas.openxmlformats.org/officeDocument/2006/relationships/image" Target="media/image16.tiff"/><Relationship Id="rId28" Type="http://schemas.openxmlformats.org/officeDocument/2006/relationships/hyperlink" Target="https://developer.amazon.com/docs/custom-skills/request-and-response-json-reference.html" TargetMode="External"/><Relationship Id="rId10" Type="http://schemas.openxmlformats.org/officeDocument/2006/relationships/image" Target="media/image3.tiff"/><Relationship Id="rId19" Type="http://schemas.openxmlformats.org/officeDocument/2006/relationships/image" Target="media/image12.tiff"/><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hyperlink" Target="https://wiki.mozilla.org/CA/Included_Certificates" TargetMode="External"/><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EE11750-E1CF-1149-8FA7-3ECB9200C2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1</TotalTime>
  <Pages>14</Pages>
  <Words>3956</Words>
  <Characters>22552</Characters>
  <Application>Microsoft Office Word</Application>
  <DocSecurity>0</DocSecurity>
  <Lines>187</Lines>
  <Paragraphs>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4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o Goldschmidt</dc:creator>
  <cp:keywords/>
  <dc:description/>
  <cp:lastModifiedBy>Leo Goldschmidt</cp:lastModifiedBy>
  <cp:revision>225</cp:revision>
  <dcterms:created xsi:type="dcterms:W3CDTF">2019-08-01T09:54:00Z</dcterms:created>
  <dcterms:modified xsi:type="dcterms:W3CDTF">2019-08-06T14: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437ba8c-9dd0-37dd-9f45-e0c0a380ec3e</vt:lpwstr>
  </property>
  <property fmtid="{D5CDD505-2E9C-101B-9397-08002B2CF9AE}" pid="4" name="Mendeley Citation Style_1">
    <vt:lpwstr>http://www.zotero.org/styles/harvard1</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deprecate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